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F0288" w:rsidRDefault="002F0288" w:rsidP="002F0288">
      <w:pPr>
        <w:spacing w:line="480" w:lineRule="auto"/>
        <w:contextualSpacing/>
      </w:pPr>
      <w:r w:rsidRPr="00526A7E">
        <w:t>Supplementary Table.</w:t>
      </w:r>
      <w:r>
        <w:t xml:space="preserve"> </w:t>
      </w:r>
      <w:r w:rsidRPr="007039D5">
        <w:t xml:space="preserve">Summary of all </w:t>
      </w:r>
      <w:r w:rsidRPr="007039D5">
        <w:rPr>
          <w:i/>
        </w:rPr>
        <w:t>Blastocystis</w:t>
      </w:r>
      <w:r w:rsidRPr="007039D5">
        <w:t xml:space="preserve"> </w:t>
      </w:r>
      <w:r>
        <w:t>sp. ST</w:t>
      </w:r>
      <w:r w:rsidRPr="007039D5">
        <w:t>s in NHPs identified by sequencing.</w:t>
      </w:r>
    </w:p>
    <w:tbl>
      <w:tblPr>
        <w:tblW w:w="15224" w:type="dxa"/>
        <w:tblInd w:w="93" w:type="dxa"/>
        <w:tblLook w:val="04A0" w:firstRow="1" w:lastRow="0" w:firstColumn="1" w:lastColumn="0" w:noHBand="0" w:noVBand="1"/>
      </w:tblPr>
      <w:tblGrid>
        <w:gridCol w:w="3335"/>
        <w:gridCol w:w="1939"/>
        <w:gridCol w:w="1010"/>
        <w:gridCol w:w="905"/>
        <w:gridCol w:w="1380"/>
        <w:gridCol w:w="1448"/>
        <w:gridCol w:w="1474"/>
        <w:gridCol w:w="1965"/>
        <w:gridCol w:w="1768"/>
      </w:tblGrid>
      <w:tr w:rsidR="002F0288" w:rsidRPr="00D52B60" w:rsidTr="002F0288">
        <w:trPr>
          <w:trHeight w:val="476"/>
        </w:trPr>
        <w:tc>
          <w:tcPr>
            <w:tcW w:w="33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  <w:t>Host</w:t>
            </w:r>
          </w:p>
        </w:tc>
        <w:tc>
          <w:tcPr>
            <w:tcW w:w="193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  <w:t>Classification</w:t>
            </w:r>
          </w:p>
        </w:tc>
        <w:tc>
          <w:tcPr>
            <w:tcW w:w="10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  <w:t>ST</w:t>
            </w:r>
          </w:p>
        </w:tc>
        <w:tc>
          <w:tcPr>
            <w:tcW w:w="90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  <w:t>Allele</w:t>
            </w:r>
          </w:p>
        </w:tc>
        <w:tc>
          <w:tcPr>
            <w:tcW w:w="13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  <w:t>Geographic Region*</w:t>
            </w:r>
          </w:p>
        </w:tc>
        <w:tc>
          <w:tcPr>
            <w:tcW w:w="144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  <w:t>Sample ID</w:t>
            </w:r>
          </w:p>
        </w:tc>
        <w:tc>
          <w:tcPr>
            <w:tcW w:w="147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  <w:t>Sample origin</w:t>
            </w:r>
          </w:p>
        </w:tc>
        <w:tc>
          <w:tcPr>
            <w:tcW w:w="196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  <w:t>GenBank</w:t>
            </w:r>
            <w:proofErr w:type="spellEnd"/>
          </w:p>
        </w:tc>
        <w:tc>
          <w:tcPr>
            <w:tcW w:w="17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  <w:t>Reference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llen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nigroviridi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9/132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llen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nigroviridi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5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llen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nigroviridi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6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llen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nigroviridi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43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louatt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aray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2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4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louatt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aray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8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louatt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aray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9/162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louatt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aray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41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louatt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aray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42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tele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hybrid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1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tele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hybrid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4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tele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hybrid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ixture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tele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isc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39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tele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isc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0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tele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isc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7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alli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jacch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8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697E4A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erc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ty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-1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HQ641656 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YW50w61uPC9BdXRob3I+PFllYXI+MjAxMTwvWWVhcj48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</w:fldData>
              </w:fldCha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YW50w61uPC9BdXRob3I+PFllYXI+MjAxMTwvWWVhcj48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</w:fldData>
              </w:fldCha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antín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lastRenderedPageBreak/>
              <w:t>Cerc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torquat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9/080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erc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dian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 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ixture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5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erc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dian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group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0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erc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dian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group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3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erc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dian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group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8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erc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hamlyni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 + 2 + 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-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Q641642-HQ641651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YW50w61uPC9BdXRob3I+PFllYXI+MjAxMTwvWWVhcj48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</w:fldData>
              </w:fldCha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YW50w61uPC9BdXRob3I+PFllYXI+MjAxMTwvWWVhcj48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</w:fldData>
              </w:fldCha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antín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erco</w:t>
            </w:r>
            <w:r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neglect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-1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Q641657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YW50w61uPC9BdXRob3I+PFllYXI+MjAxMTwvWWVhcj48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</w:fldData>
              </w:fldCha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YW50w61uPC9BdXRob3I+PFllYXI+MjAxMTwvWWVhcj48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</w:fldData>
              </w:fldCha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antín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erc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roloway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 + 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6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erc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roloway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 + 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9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erc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roloway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 + 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64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ethiop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 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J99-56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apan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AB107968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Abe&lt;/Author&gt;&lt;Year&gt;2004&lt;/Year&gt;&lt;IDText&gt;Molecular and phylogenetic analysis of Blastocystis isolates from various hosts.&lt;/IDText&gt;&lt;DisplayText&gt;(Abe, 2004)&lt;/DisplayText&gt;&lt;record&gt;&lt;dates&gt;&lt;pub-dates&gt;&lt;date&gt;Mar&lt;/date&gt;&lt;/pub-dates&gt;&lt;year&gt;2004&lt;/year&gt;&lt;/dates&gt;&lt;keywords&gt;&lt;keyword&gt;Animals&lt;/keyword&gt;&lt;keyword&gt;Base Sequence&lt;/keyword&gt;&lt;keyword&gt;Birds&lt;/keyword&gt;&lt;keyword&gt;Blastocystis hominis&lt;/keyword&gt;&lt;keyword&gt;Cattle&lt;/keyword&gt;&lt;keyword&gt;DNA, Protozoan&lt;/keyword&gt;&lt;keyword&gt;Humans&lt;/keyword&gt;&lt;keyword&gt;Molecular Sequence Data&lt;/keyword&gt;&lt;keyword&gt;Phylogeny&lt;/keyword&gt;&lt;keyword&gt;Polymerase Chain Reaction&lt;/keyword&gt;&lt;keyword&gt;Primates&lt;/keyword&gt;&lt;keyword&gt;Sequence Alignment&lt;/keyword&gt;&lt;keyword&gt;Sequence Analysis, DNA&lt;/keyword&gt;&lt;keyword&gt;Swine&lt;/keyword&gt;&lt;keyword&gt;Zoonoses&lt;/keyword&gt;&lt;/keywords&gt;&lt;urls&gt;&lt;related-urls&gt;&lt;url&gt;http://www.ncbi.nlm.nih.gov/pubmed/15041098&lt;/url&gt;&lt;/related-urls&gt;&lt;/urls&gt;&lt;isbn&gt;0304-4017&lt;/isbn&gt;&lt;titles&gt;&lt;title&gt;Molecular and phylogenetic analysis of Blastocystis isolates from various hosts.&lt;/title&gt;&lt;secondary-title&gt;Vet Parasitol&lt;/secondary-title&gt;&lt;/titles&gt;&lt;pages&gt;235-42&lt;/pages&gt;&lt;number&gt;3&lt;/number&gt;&lt;contributors&gt;&lt;authors&gt;&lt;author&gt;Abe, N.&lt;/author&gt;&lt;/authors&gt;&lt;/contributors&gt;&lt;language&gt;eng&lt;/language&gt;&lt;added-date format="utc"&gt;1318224805&lt;/added-date&gt;&lt;ref-type name="Journal Article"&gt;17&lt;/ref-type&gt;&lt;auth-address&gt;Department of Microbiology, Osaka City Institute of Public Health and Environmental Sciences, Tennoji-ku, Osaka 543-0026, Japan. n.abe@iphes.city.osaka.jp&lt;/auth-address&gt;&lt;rec-number&gt;406&lt;/rec-number&gt;&lt;last-updated-date format="utc"&gt;1318224805&lt;/last-updated-date&gt;&lt;accession-num&gt;15041098&lt;/accession-num&gt;&lt;electronic-resource-num&gt;S0304401704000202 [pii]&amp;#xD;&amp;#xA;10.1016/j.vetpar.2004.01.003&lt;/electronic-resource-num&gt;&lt;volume&gt;120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Abe, 2004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ethiop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 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1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ethiop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 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1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erythr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vervet1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Tanzania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HQ286911  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Petrášová&lt;/Author&gt;&lt;Year&gt;2011&lt;/Year&gt;&lt;IDText&gt;Diversity and host specificity of Blastocystis in syntopic primates on Rubondo Island, Tanzania.&lt;/IDText&gt;&lt;DisplayText&gt;(Petrášová&lt;style face="italic"&gt; et al.&lt;/style&gt;, 2011)&lt;/DisplayText&gt;&lt;record&gt;&lt;dates&gt;&lt;pub-dates&gt;&lt;date&gt;Sep&lt;/date&gt;&lt;/pub-dates&gt;&lt;year&gt;2011&lt;/year&gt;&lt;/dates&gt;&lt;urls&gt;&lt;related-urls&gt;&lt;url&gt;http://www.ncbi.nlm.nih.gov/pubmed/21854778&lt;/url&gt;&lt;/related-urls&gt;&lt;/urls&gt;&lt;isbn&gt;1879-0135&lt;/isbn&gt;&lt;titles&gt;&lt;title&gt;Diversity and host specificity of Blastocystis in syntopic primates on Rubondo Island, Tanzania.&lt;/title&gt;&lt;secondary-title&gt;Int J Parasitol&lt;/secondary-title&gt;&lt;/titles&gt;&lt;pages&gt;1113-20&lt;/pages&gt;&lt;number&gt;11&lt;/number&gt;&lt;contributors&gt;&lt;authors&gt;&lt;author&gt;Petrášová, J.&lt;/author&gt;&lt;author&gt;Uzlíková, M.&lt;/author&gt;&lt;author&gt;Kostka, M.&lt;/author&gt;&lt;author&gt;Petrželková, K. J.&lt;/author&gt;&lt;author&gt;Huffman, M. A.&lt;/author&gt;&lt;author&gt;Modrý, D.&lt;/author&gt;&lt;/authors&gt;&lt;/contributors&gt;&lt;language&gt;eng&lt;/language&gt;&lt;added-date format="utc"&gt;1318224796&lt;/added-date&gt;&lt;ref-type name="Journal Article"&gt;17&lt;/ref-type&gt;&lt;auth-address&gt;Department of Physiology, Faculty of Veterinary Medicine, University of Veterinary and Pharmaceutical Sciences, Palackého 1-3, 612 42 Brno, Czech Republic&amp;#xD;Department of Pathological Morphology and Parasitology, Faculty of Veterinary Medicine, Brno, Czech Republic.&lt;/auth-address&gt;&lt;rec-number&gt;5&lt;/rec-number&gt;&lt;last-updated-date format="utc"&gt;1318224796&lt;/last-updated-date&gt;&lt;accession-num&gt;21854778&lt;/accession-num&gt;&lt;electronic-resource-num&gt;S0020-7519(11)00180-9 [pii]&amp;#xD;&amp;#xA;10.1016/j.ijpara.2011.06.010&lt;/electronic-resource-num&gt;&lt;volume&gt;41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Petrášová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erythr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vervet1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Tanzania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Q286913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Petrášová&lt;/Author&gt;&lt;Year&gt;2011&lt;/Year&gt;&lt;IDText&gt;Diversity and host specificity of Blastocystis in syntopic primates on Rubondo Island, Tanzania.&lt;/IDText&gt;&lt;DisplayText&gt;(Petrášová&lt;style face="italic"&gt; et al.&lt;/style&gt;, 2011)&lt;/DisplayText&gt;&lt;record&gt;&lt;dates&gt;&lt;pub-dates&gt;&lt;date&gt;Sep&lt;/date&gt;&lt;/pub-dates&gt;&lt;year&gt;2011&lt;/year&gt;&lt;/dates&gt;&lt;urls&gt;&lt;related-urls&gt;&lt;url&gt;http://www.ncbi.nlm.nih.gov/pubmed/21854778&lt;/url&gt;&lt;/related-urls&gt;&lt;/urls&gt;&lt;isbn&gt;1879-0135&lt;/isbn&gt;&lt;titles&gt;&lt;title&gt;Diversity and host specificity of Blastocystis in syntopic primates on Rubondo Island, Tanzania.&lt;/title&gt;&lt;secondary-title&gt;Int J Parasitol&lt;/secondary-title&gt;&lt;/titles&gt;&lt;pages&gt;1113-20&lt;/pages&gt;&lt;number&gt;11&lt;/number&gt;&lt;contributors&gt;&lt;authors&gt;&lt;author&gt;Petrášová, J.&lt;/author&gt;&lt;author&gt;Uzlíková, M.&lt;/author&gt;&lt;author&gt;Kostka, M.&lt;/author&gt;&lt;author&gt;Petrželková, K. J.&lt;/author&gt;&lt;author&gt;Huffman, M. A.&lt;/author&gt;&lt;author&gt;Modrý, D.&lt;/author&gt;&lt;/authors&gt;&lt;/contributors&gt;&lt;language&gt;eng&lt;/language&gt;&lt;added-date format="utc"&gt;1318224796&lt;/added-date&gt;&lt;ref-type name="Journal Article"&gt;17&lt;/ref-type&gt;&lt;auth-address&gt;Department of Physiology, Faculty of Veterinary Medicine, University of Veterinary and Pharmaceutical Sciences, Palackého 1-3, 612 42 Brno, Czech Republic&amp;#xD;Department of Pathological Morphology and Parasitology, Faculty of Veterinary Medicine, Brno, Czech Republic.&lt;/auth-address&gt;&lt;rec-number&gt;5&lt;/rec-number&gt;&lt;last-updated-date format="utc"&gt;1318224796&lt;/last-updated-date&gt;&lt;accession-num&gt;21854778&lt;/accession-num&gt;&lt;electronic-resource-num&gt;S0020-7519(11)00180-9 [pii]&amp;#xD;&amp;#xA;10.1016/j.ijpara.2011.06.010&lt;/electronic-resource-num&gt;&lt;volume&gt;41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Petrášová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erythr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vervet1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Tanzania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Q286912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Petrášová&lt;/Author&gt;&lt;Year&gt;2011&lt;/Year&gt;&lt;IDText&gt;Diversity and host specificity of Blastocystis in syntopic primates on Rubondo Island, Tanzania.&lt;/IDText&gt;&lt;DisplayText&gt;(Petrášová&lt;style face="italic"&gt; et al.&lt;/style&gt;, 2011)&lt;/DisplayText&gt;&lt;record&gt;&lt;dates&gt;&lt;pub-dates&gt;&lt;date&gt;Sep&lt;/date&gt;&lt;/pub-dates&gt;&lt;year&gt;2011&lt;/year&gt;&lt;/dates&gt;&lt;urls&gt;&lt;related-urls&gt;&lt;url&gt;http://www.ncbi.nlm.nih.gov/pubmed/21854778&lt;/url&gt;&lt;/related-urls&gt;&lt;/urls&gt;&lt;isbn&gt;1879-0135&lt;/isbn&gt;&lt;titles&gt;&lt;title&gt;Diversity and host specificity of Blastocystis in syntopic primates on Rubondo Island, Tanzania.&lt;/title&gt;&lt;secondary-title&gt;Int J Parasitol&lt;/secondary-title&gt;&lt;/titles&gt;&lt;pages&gt;1113-20&lt;/pages&gt;&lt;number&gt;11&lt;/number&gt;&lt;contributors&gt;&lt;authors&gt;&lt;author&gt;Petrášová, J.&lt;/author&gt;&lt;author&gt;Uzlíková, M.&lt;/author&gt;&lt;author&gt;Kostka, M.&lt;/author&gt;&lt;author&gt;Petrželková, K. J.&lt;/author&gt;&lt;author&gt;Huffman, M. A.&lt;/author&gt;&lt;author&gt;Modrý, D.&lt;/author&gt;&lt;/authors&gt;&lt;/contributors&gt;&lt;language&gt;eng&lt;/language&gt;&lt;added-date format="utc"&gt;1318224796&lt;/added-date&gt;&lt;ref-type name="Journal Article"&gt;17&lt;/ref-type&gt;&lt;auth-address&gt;Department of Physiology, Faculty of Veterinary Medicine, University of Veterinary and Pharmaceutical Sciences, Palackého 1-3, 612 42 Brno, Czech Republic&amp;#xD;Department of Pathological Morphology and Parasitology, Faculty of Veterinary Medicine, Brno, Czech Republic.&lt;/auth-address&gt;&lt;rec-number&gt;5&lt;/rec-number&gt;&lt;last-updated-date format="utc"&gt;1318224796&lt;/last-updated-date&gt;&lt;accession-num&gt;21854778&lt;/accession-num&gt;&lt;electronic-resource-num&gt;S0020-7519(11)00180-9 [pii]&amp;#xD;&amp;#xA;10.1016/j.ijpara.2011.06.010&lt;/electronic-resource-num&gt;&lt;volume&gt;41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Petrášová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erythr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vervet1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Tanzania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Q286909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Petrášová&lt;/Author&gt;&lt;Year&gt;2011&lt;/Year&gt;&lt;IDText&gt;Diversity and host specificity of Blastocystis in syntopic primates on Rubondo Island, Tanzania.&lt;/IDText&gt;&lt;DisplayText&gt;(Petrášová&lt;style face="italic"&gt; et al.&lt;/style&gt;, 2011)&lt;/DisplayText&gt;&lt;record&gt;&lt;dates&gt;&lt;pub-dates&gt;&lt;date&gt;Sep&lt;/date&gt;&lt;/pub-dates&gt;&lt;year&gt;2011&lt;/year&gt;&lt;/dates&gt;&lt;urls&gt;&lt;related-urls&gt;&lt;url&gt;http://www.ncbi.nlm.nih.gov/pubmed/21854778&lt;/url&gt;&lt;/related-urls&gt;&lt;/urls&gt;&lt;isbn&gt;1879-0135&lt;/isbn&gt;&lt;titles&gt;&lt;title&gt;Diversity and host specificity of Blastocystis in syntopic primates on Rubondo Island, Tanzania.&lt;/title&gt;&lt;secondary-title&gt;Int J Parasitol&lt;/secondary-title&gt;&lt;/titles&gt;&lt;pages&gt;1113-20&lt;/pages&gt;&lt;number&gt;11&lt;/number&gt;&lt;contributors&gt;&lt;authors&gt;&lt;author&gt;Petrášová, J.&lt;/author&gt;&lt;author&gt;Uzlíková, M.&lt;/author&gt;&lt;author&gt;Kostka, M.&lt;/author&gt;&lt;author&gt;Petrželková, K. J.&lt;/author&gt;&lt;author&gt;Huffman, M. A.&lt;/author&gt;&lt;author&gt;Modrý, D.&lt;/author&gt;&lt;/authors&gt;&lt;/contributors&gt;&lt;language&gt;eng&lt;/language&gt;&lt;added-date format="utc"&gt;1318224796&lt;/added-date&gt;&lt;ref-type name="Journal Article"&gt;17&lt;/ref-type&gt;&lt;auth-address&gt;Department of Physiology, Faculty of Veterinary Medicine, University of Veterinary and Pharmaceutical Sciences, Palackého 1-3, 612 42 Brno, Czech Republic&amp;#xD;Department of Pathological Morphology and Parasitology, Faculty of Veterinary Medicine, Brno, Czech Republic.&lt;/auth-address&gt;&lt;rec-number&gt;5&lt;/rec-number&gt;&lt;last-updated-date format="utc"&gt;1318224796&lt;/last-updated-date&gt;&lt;accession-num&gt;21854778&lt;/accession-num&gt;&lt;electronic-resource-num&gt;S0020-7519(11)00180-9 [pii]&amp;#xD;&amp;#xA;10.1016/j.ijpara.2011.06.010&lt;/electronic-resource-num&gt;&lt;volume&gt;41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Petrášová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 xml:space="preserve">, 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lastRenderedPageBreak/>
              <w:t>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lastRenderedPageBreak/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erythr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bCs/>
                <w:color w:val="000000" w:themeColor="text1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bCs/>
                <w:color w:val="000000" w:themeColor="text1"/>
                <w:sz w:val="20"/>
                <w:szCs w:val="20"/>
                <w:lang w:val="en-US"/>
              </w:rPr>
              <w:t>1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vervet1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Tanzania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Q286910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Petrášová&lt;/Author&gt;&lt;Year&gt;2011&lt;/Year&gt;&lt;IDText&gt;Diversity and host specificity of Blastocystis in syntopic primates on Rubondo Island, Tanzania.&lt;/IDText&gt;&lt;DisplayText&gt;(Petrášová&lt;style face="italic"&gt; et al.&lt;/style&gt;, 2011)&lt;/DisplayText&gt;&lt;record&gt;&lt;dates&gt;&lt;pub-dates&gt;&lt;date&gt;Sep&lt;/date&gt;&lt;/pub-dates&gt;&lt;year&gt;2011&lt;/year&gt;&lt;/dates&gt;&lt;urls&gt;&lt;related-urls&gt;&lt;url&gt;http://www.ncbi.nlm.nih.gov/pubmed/21854778&lt;/url&gt;&lt;/related-urls&gt;&lt;/urls&gt;&lt;isbn&gt;1879-0135&lt;/isbn&gt;&lt;titles&gt;&lt;title&gt;Diversity and host specificity of Blastocystis in syntopic primates on Rubondo Island, Tanzania.&lt;/title&gt;&lt;secondary-title&gt;Int J Parasitol&lt;/secondary-title&gt;&lt;/titles&gt;&lt;pages&gt;1113-20&lt;/pages&gt;&lt;number&gt;11&lt;/number&gt;&lt;contributors&gt;&lt;authors&gt;&lt;author&gt;Petrášová, J.&lt;/author&gt;&lt;author&gt;Uzlíková, M.&lt;/author&gt;&lt;author&gt;Kostka, M.&lt;/author&gt;&lt;author&gt;Petrželková, K. J.&lt;/author&gt;&lt;author&gt;Huffman, M. A.&lt;/author&gt;&lt;author&gt;Modrý, D.&lt;/author&gt;&lt;/authors&gt;&lt;/contributors&gt;&lt;language&gt;eng&lt;/language&gt;&lt;added-date format="utc"&gt;1318224796&lt;/added-date&gt;&lt;ref-type name="Journal Article"&gt;17&lt;/ref-type&gt;&lt;auth-address&gt;Department of Physiology, Faculty of Veterinary Medicine, University of Veterinary and Pharmaceutical Sciences, Palackého 1-3, 612 42 Brno, Czech Republic&amp;#xD;Department of Pathological Morphology and Parasitology, Faculty of Veterinary Medicine, Brno, Czech Republic.&lt;/auth-address&gt;&lt;rec-number&gt;5&lt;/rec-number&gt;&lt;last-updated-date format="utc"&gt;1318224796&lt;/last-updated-date&gt;&lt;accession-num&gt;21854778&lt;/accession-num&gt;&lt;electronic-resource-num&gt;S0020-7519(11)00180-9 [pii]&amp;#xD;&amp;#xA;10.1016/j.ijpara.2011.06.010&lt;/electronic-resource-num&gt;&lt;volume&gt;41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Petrášová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erythr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5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vervet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Tanzania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HQ286908 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Petrášová&lt;/Author&gt;&lt;Year&gt;2011&lt;/Year&gt;&lt;IDText&gt;Diversity and host specificity of Blastocystis in syntopic primates on Rubondo Island, Tanzania.&lt;/IDText&gt;&lt;DisplayText&gt;(Petrášová&lt;style face="italic"&gt; et al.&lt;/style&gt;, 2011)&lt;/DisplayText&gt;&lt;record&gt;&lt;dates&gt;&lt;pub-dates&gt;&lt;date&gt;Sep&lt;/date&gt;&lt;/pub-dates&gt;&lt;year&gt;2011&lt;/year&gt;&lt;/dates&gt;&lt;urls&gt;&lt;related-urls&gt;&lt;url&gt;http://www.ncbi.nlm.nih.gov/pubmed/21854778&lt;/url&gt;&lt;/related-urls&gt;&lt;/urls&gt;&lt;isbn&gt;1879-0135&lt;/isbn&gt;&lt;titles&gt;&lt;title&gt;Diversity and host specificity of Blastocystis in syntopic primates on Rubondo Island, Tanzania.&lt;/title&gt;&lt;secondary-title&gt;Int J Parasitol&lt;/secondary-title&gt;&lt;/titles&gt;&lt;pages&gt;1113-20&lt;/pages&gt;&lt;number&gt;11&lt;/number&gt;&lt;contributors&gt;&lt;authors&gt;&lt;author&gt;Petrášová, J.&lt;/author&gt;&lt;author&gt;Uzlíková, M.&lt;/author&gt;&lt;author&gt;Kostka, M.&lt;/author&gt;&lt;author&gt;Petrželková, K. J.&lt;/author&gt;&lt;author&gt;Huffman, M. A.&lt;/author&gt;&lt;author&gt;Modrý, D.&lt;/author&gt;&lt;/authors&gt;&lt;/contributors&gt;&lt;language&gt;eng&lt;/language&gt;&lt;added-date format="utc"&gt;1318224796&lt;/added-date&gt;&lt;ref-type name="Journal Article"&gt;17&lt;/ref-type&gt;&lt;auth-address&gt;Department of Physiology, Faculty of Veterinary Medicine, University of Veterinary and Pharmaceutical Sciences, Palackého 1-3, 612 42 Brno, Czech Republic&amp;#xD;Department of Pathological Morphology and Parasitology, Faculty of Veterinary Medicine, Brno, Czech Republic.&lt;/auth-address&gt;&lt;rec-number&gt;5&lt;/rec-number&gt;&lt;last-updated-date format="utc"&gt;1318224796&lt;/last-updated-date&gt;&lt;accession-num&gt;21854778&lt;/accession-num&gt;&lt;electronic-resource-num&gt;S0020-7519(11)00180-9 [pii]&amp;#xD;&amp;#xA;10.1016/j.ijpara.2011.06.010&lt;/electronic-resource-num&gt;&lt;volume&gt;41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Petrášová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erythr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1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7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3+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1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3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3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4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4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4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5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5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9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9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10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9F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lastRenderedPageBreak/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1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4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8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8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10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110F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68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3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9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1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2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46C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9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11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11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hlo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b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**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K66F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aint Kitt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MP/08-104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guereza4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Tanzania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HQ286914 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Petrášová&lt;/Author&gt;&lt;Year&gt;2011&lt;/Year&gt;&lt;IDText&gt;Diversity and host specificity of Blastocystis in syntopic primates on Rubondo Island, Tanzania.&lt;/IDText&gt;&lt;DisplayText&gt;(Petrášová&lt;style face="italic"&gt; et al.&lt;/style&gt;, 2011)&lt;/DisplayText&gt;&lt;record&gt;&lt;dates&gt;&lt;pub-dates&gt;&lt;date&gt;Sep&lt;/date&gt;&lt;/pub-dates&gt;&lt;year&gt;2011&lt;/year&gt;&lt;/dates&gt;&lt;urls&gt;&lt;related-urls&gt;&lt;url&gt;http://www.ncbi.nlm.nih.gov/pubmed/21854778&lt;/url&gt;&lt;/related-urls&gt;&lt;/urls&gt;&lt;isbn&gt;1879-0135&lt;/isbn&gt;&lt;titles&gt;&lt;title&gt;Diversity and host specificity of Blastocystis in syntopic primates on Rubondo Island, Tanzania.&lt;/title&gt;&lt;secondary-title&gt;Int J Parasitol&lt;/secondary-title&gt;&lt;/titles&gt;&lt;pages&gt;1113-20&lt;/pages&gt;&lt;number&gt;11&lt;/number&gt;&lt;contributors&gt;&lt;authors&gt;&lt;author&gt;Petrášová, J.&lt;/author&gt;&lt;author&gt;Uzlíková, M.&lt;/author&gt;&lt;author&gt;Kostka, M.&lt;/author&gt;&lt;author&gt;Petrželková, K. J.&lt;/author&gt;&lt;author&gt;Huffman, M. A.&lt;/author&gt;&lt;author&gt;Modrý, D.&lt;/author&gt;&lt;/authors&gt;&lt;/contributors&gt;&lt;language&gt;eng&lt;/language&gt;&lt;added-date format="utc"&gt;1318224796&lt;/added-date&gt;&lt;ref-type name="Journal Article"&gt;17&lt;/ref-type&gt;&lt;auth-address&gt;Department of Physiology, Faculty of Veterinary Medicine, University of Veterinary and Pharmaceutical Sciences, Palackého 1-3, 612 42 Brno, Czech Republic&amp;#xD;Department of Pathological Morphology and Parasitology, Faculty of Veterinary Medicine, Brno, Czech Republic.&lt;/auth-address&gt;&lt;rec-number&gt;5&lt;/rec-number&gt;&lt;last-updated-date format="utc"&gt;1318224796&lt;/last-updated-date&gt;&lt;accession-num&gt;21854778&lt;/accession-num&gt;&lt;electronic-resource-num&gt;S0020-7519(11)00180-9 [pii]&amp;#xD;&amp;#xA;10.1016/j.ijpara.2011.06.010&lt;/electronic-resource-num&gt;&lt;volume&gt;41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Petrášová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guereza5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Tanzania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Q286916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Petrášová&lt;/Author&gt;&lt;Year&gt;2011&lt;/Year&gt;&lt;IDText&gt;Diversity and host specificity of Blastocystis in syntopic primates on Rubondo Island, Tanzania.&lt;/IDText&gt;&lt;DisplayText&gt;(Petrášová&lt;style face="italic"&gt; et al.&lt;/style&gt;, 2011)&lt;/DisplayText&gt;&lt;record&gt;&lt;dates&gt;&lt;pub-dates&gt;&lt;date&gt;Sep&lt;/date&gt;&lt;/pub-dates&gt;&lt;year&gt;2011&lt;/year&gt;&lt;/dates&gt;&lt;urls&gt;&lt;related-urls&gt;&lt;url&gt;http://www.ncbi.nlm.nih.gov/pubmed/21854778&lt;/url&gt;&lt;/related-urls&gt;&lt;/urls&gt;&lt;isbn&gt;1879-0135&lt;/isbn&gt;&lt;titles&gt;&lt;title&gt;Diversity and host specificity of Blastocystis in syntopic primates on Rubondo Island, Tanzania.&lt;/title&gt;&lt;secondary-title&gt;Int J Parasitol&lt;/secondary-title&gt;&lt;/titles&gt;&lt;pages&gt;1113-20&lt;/pages&gt;&lt;number&gt;11&lt;/number&gt;&lt;contributors&gt;&lt;authors&gt;&lt;author&gt;Petrášová, J.&lt;/author&gt;&lt;author&gt;Uzlíková, M.&lt;/author&gt;&lt;author&gt;Kostka, M.&lt;/author&gt;&lt;author&gt;Petrželková, K. J.&lt;/author&gt;&lt;author&gt;Huffman, M. A.&lt;/author&gt;&lt;author&gt;Modrý, D.&lt;/author&gt;&lt;/authors&gt;&lt;/contributors&gt;&lt;language&gt;eng&lt;/language&gt;&lt;added-date format="utc"&gt;1318224796&lt;/added-date&gt;&lt;ref-type name="Journal Article"&gt;17&lt;/ref-type&gt;&lt;auth-address&gt;Department of Physiology, Faculty of Veterinary Medicine, University of Veterinary and Pharmaceutical Sciences, Palackého 1-3, 612 42 Brno, Czech Republic&amp;#xD;Department of Pathological Morphology and Parasitology, Faculty of Veterinary Medicine, Brno, Czech Republic.&lt;/auth-address&gt;&lt;rec-number&gt;5&lt;/rec-number&gt;&lt;last-updated-date format="utc"&gt;1318224796&lt;/last-updated-date&gt;&lt;accession-num&gt;21854778&lt;/accession-num&gt;&lt;electronic-resource-num&gt;S0020-7519(11)00180-9 [pii]&amp;#xD;&amp;#xA;10.1016/j.ijpara.2011.06.010&lt;/electronic-resource-num&gt;&lt;volume&gt;41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Petrášová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guereza4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Tanzania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HQ286915 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Petrášová&lt;/Author&gt;&lt;Year&gt;2011&lt;/Year&gt;&lt;IDText&gt;Diversity and host specificity of Blastocystis in syntopic primates on Rubondo Island, Tanzania.&lt;/IDText&gt;&lt;DisplayText&gt;(Petrášová&lt;style face="italic"&gt; et al.&lt;/style&gt;, 2011)&lt;/DisplayText&gt;&lt;record&gt;&lt;dates&gt;&lt;pub-dates&gt;&lt;date&gt;Sep&lt;/date&gt;&lt;/pub-dates&gt;&lt;year&gt;2011&lt;/year&gt;&lt;/dates&gt;&lt;urls&gt;&lt;related-urls&gt;&lt;url&gt;http://www.ncbi.nlm.nih.gov/pubmed/21854778&lt;/url&gt;&lt;/related-urls&gt;&lt;/urls&gt;&lt;isbn&gt;1879-0135&lt;/isbn&gt;&lt;titles&gt;&lt;title&gt;Diversity and host specificity of Blastocystis in syntopic primates on Rubondo Island, Tanzania.&lt;/title&gt;&lt;secondary-title&gt;Int J Parasitol&lt;/secondary-title&gt;&lt;/titles&gt;&lt;pages&gt;1113-20&lt;/pages&gt;&lt;number&gt;11&lt;/number&gt;&lt;contributors&gt;&lt;authors&gt;&lt;author&gt;Petrášová, J.&lt;/author&gt;&lt;author&gt;Uzlíková, M.&lt;/author&gt;&lt;author&gt;Kostka, M.&lt;/author&gt;&lt;author&gt;Petrželková, K. J.&lt;/author&gt;&lt;author&gt;Huffman, M. A.&lt;/author&gt;&lt;author&gt;Modrý, D.&lt;/author&gt;&lt;/authors&gt;&lt;/contributors&gt;&lt;language&gt;eng&lt;/language&gt;&lt;added-date format="utc"&gt;1318224796&lt;/added-date&gt;&lt;ref-type name="Journal Article"&gt;17&lt;/ref-type&gt;&lt;auth-address&gt;Department of Physiology, Faculty of Veterinary Medicine, University of Veterinary and Pharmaceutical Sciences, Palackého 1-3, 612 42 Brno, Czech Republic&amp;#xD;Department of Pathological Morphology and Parasitology, Faculty of Veterinary Medicine, Brno, Czech Republic.&lt;/auth-address&gt;&lt;rec-number&gt;5&lt;/rec-number&gt;&lt;last-updated-date format="utc"&gt;1318224796&lt;/last-updated-date&gt;&lt;accession-num&gt;21854778&lt;/accession-num&gt;&lt;electronic-resource-num&gt;S0020-7519(11)00180-9 [pii]&amp;#xD;&amp;#xA;10.1016/j.ijpara.2011.06.010&lt;/electronic-resource-num&gt;&lt;volume&gt;41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Petrášová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 xml:space="preserve">, 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lastRenderedPageBreak/>
              <w:t>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lastRenderedPageBreak/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2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6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65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6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64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65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5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5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 + 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6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 + 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65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9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9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9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uerez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ixture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9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olo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olykomo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7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8/101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Eryth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ta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9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Eryth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ta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9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Eryth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ta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1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Erythroceb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ta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40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lastRenderedPageBreak/>
              <w:t>Eulemur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ruf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osimii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6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Gibbon sp.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Gorilla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orill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65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Gorilla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orill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4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Gorilla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orill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MP01/59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Gorilla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orill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9/146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Gorilla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orill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5/70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462725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Gorilla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orill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2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Gorilla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orill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3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Gorilla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orill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ixed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7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Gorilla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orill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-1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Q641654-HQ641655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YW50w61uPC9BdXRob3I+PFllYXI+MjAxMTwvWWVhcj48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</w:fldData>
              </w:fldCha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YW50w61uPC9BdXRob3I+PFllYXI+MjAxMTwvWWVhcj48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</w:fldData>
              </w:fldCha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antín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Gorilla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orill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MP01/59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Gorilla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orill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MP01/60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Hapalemur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ur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osimii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-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Q641637-HQ641641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YW50w61uPC9BdXRob3I+PFllYXI+MjAxMTwvWWVhcj48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</w:fldData>
              </w:fldCha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YW50w61uPC9BdXRob3I+PFllYXI+MjAxMTwvWWVhcj48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</w:fldData>
              </w:fldCha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antín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Hylobate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r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5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Hylobate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r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6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lastRenderedPageBreak/>
              <w:t>Hylobate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r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/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gili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(mixed group)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6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Hylobate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uelleri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5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Hylobate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ileat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5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66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0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7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53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9/162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5/54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DQ462719 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9/125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9/161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5/5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462715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5/24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462720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42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6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14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5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9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9/162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lastRenderedPageBreak/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9/162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42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5/35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DQ462722 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5/54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462724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14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3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16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5/17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462716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9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10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12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3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4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4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7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9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1/89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232800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cicluna&lt;/Author&gt;&lt;Year&gt;2006&lt;/Year&gt;&lt;IDText&gt;DNA barcoding of blastocystis.&lt;/IDText&gt;&lt;DisplayText&gt;(Scicluna&lt;style face="italic"&gt; et al.&lt;/style&gt;, 2006)&lt;/DisplayText&gt;&lt;record&gt;&lt;dates&gt;&lt;pub-dates&gt;&lt;date&gt;Feb&lt;/date&gt;&lt;/pub-dates&gt;&lt;year&gt;2006&lt;/year&gt;&lt;/dates&gt;&lt;keywords&gt;&lt;keyword&gt;Animals&lt;/keyword&gt;&lt;keyword&gt;Blastocystis&lt;/keyword&gt;&lt;keyword&gt;Blastocystis Infections&lt;/keyword&gt;&lt;keyword&gt;DNA Primers&lt;/keyword&gt;&lt;keyword&gt;DNA, Protozoan&lt;/keyword&gt;&lt;keyword&gt;DNA, Ribosomal&lt;/keyword&gt;&lt;keyword&gt;Genes, rRNA&lt;/keyword&gt;&lt;keyword&gt;Humans&lt;/keyword&gt;&lt;keyword&gt;Molecular Sequence Data&lt;/keyword&gt;&lt;keyword&gt;Phylogeny&lt;/keyword&gt;&lt;keyword&gt;RNA, Ribosomal&lt;/keyword&gt;&lt;keyword&gt;Sequence Analysis, DNA&lt;/keyword&gt;&lt;keyword&gt;Species Specificity&lt;/keyword&gt;&lt;/keywords&gt;&lt;urls&gt;&lt;related-urls&gt;&lt;url&gt;http://www.ncbi.nlm.nih.gov/pubmed/16431158&lt;/url&gt;&lt;/related-urls&gt;&lt;/urls&gt;&lt;isbn&gt;1434-4610&lt;/isbn&gt;&lt;titles&gt;&lt;title&gt;DNA barcoding of blastocystis.&lt;/title&gt;&lt;secondary-title&gt;Protist&lt;/secondary-title&gt;&lt;/titles&gt;&lt;pages&gt;77-85&lt;/pages&gt;&lt;number&gt;1&lt;/number&gt;&lt;contributors&gt;&lt;authors&gt;&lt;author&gt;Scicluna, S. M.&lt;/author&gt;&lt;author&gt;Tawari, B.&lt;/author&gt;&lt;author&gt;Clark, C. G.&lt;/author&gt;&lt;/authors&gt;&lt;/contributors&gt;&lt;language&gt;eng&lt;/language&gt;&lt;added-date format="utc"&gt;1318224803&lt;/added-date&gt;&lt;ref-type name="Journal Article"&gt;17&lt;/ref-type&gt;&lt;auth-address&gt;Department of Infectious and Tropical Diseases, London School of Hygiene and Tropical Medicine, Keppel Street, London WC1E 7HT, UK.&lt;/auth-address&gt;&lt;rec-number&gt;335&lt;/rec-number&gt;&lt;last-updated-date format="utc"&gt;1318224803&lt;/last-updated-date&gt;&lt;accession-num&gt;16431158&lt;/accession-num&gt;&lt;electronic-resource-num&gt;S1434-4610(05)00110-0 [pii]&amp;#xD;&amp;#xA;10.1016/j.protis.2005.12.001&lt;/electronic-resource-num&gt;&lt;volume&gt;157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cicluna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06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1/90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232807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cicluna&lt;/Author&gt;&lt;Year&gt;2006&lt;/Year&gt;&lt;IDText&gt;DNA barcoding of blastocystis.&lt;/IDText&gt;&lt;DisplayText&gt;(Scicluna&lt;style face="italic"&gt; et al.&lt;/style&gt;, 2006)&lt;/DisplayText&gt;&lt;record&gt;&lt;dates&gt;&lt;pub-dates&gt;&lt;date&gt;Feb&lt;/date&gt;&lt;/pub-dates&gt;&lt;year&gt;2006&lt;/year&gt;&lt;/dates&gt;&lt;keywords&gt;&lt;keyword&gt;Animals&lt;/keyword&gt;&lt;keyword&gt;Blastocystis&lt;/keyword&gt;&lt;keyword&gt;Blastocystis Infections&lt;/keyword&gt;&lt;keyword&gt;DNA Primers&lt;/keyword&gt;&lt;keyword&gt;DNA, Protozoan&lt;/keyword&gt;&lt;keyword&gt;DNA, Ribosomal&lt;/keyword&gt;&lt;keyword&gt;Genes, rRNA&lt;/keyword&gt;&lt;keyword&gt;Humans&lt;/keyword&gt;&lt;keyword&gt;Molecular Sequence Data&lt;/keyword&gt;&lt;keyword&gt;Phylogeny&lt;/keyword&gt;&lt;keyword&gt;RNA, Ribosomal&lt;/keyword&gt;&lt;keyword&gt;Sequence Analysis, DNA&lt;/keyword&gt;&lt;keyword&gt;Species Specificity&lt;/keyword&gt;&lt;/keywords&gt;&lt;urls&gt;&lt;related-urls&gt;&lt;url&gt;http://www.ncbi.nlm.nih.gov/pubmed/16431158&lt;/url&gt;&lt;/related-urls&gt;&lt;/urls&gt;&lt;isbn&gt;1434-4610&lt;/isbn&gt;&lt;titles&gt;&lt;title&gt;DNA barcoding of blastocystis.&lt;/title&gt;&lt;secondary-title&gt;Protist&lt;/secondary-title&gt;&lt;/titles&gt;&lt;pages&gt;77-85&lt;/pages&gt;&lt;number&gt;1&lt;/number&gt;&lt;contributors&gt;&lt;authors&gt;&lt;author&gt;Scicluna, S. M.&lt;/author&gt;&lt;author&gt;Tawari, B.&lt;/author&gt;&lt;author&gt;Clark, C. G.&lt;/author&gt;&lt;/authors&gt;&lt;/contributors&gt;&lt;language&gt;eng&lt;/language&gt;&lt;added-date format="utc"&gt;1318224803&lt;/added-date&gt;&lt;ref-type name="Journal Article"&gt;17&lt;/ref-type&gt;&lt;auth-address&gt;Department of Infectious and Tropical Diseases, London School of Hygiene and Tropical Medicine, Keppel Street, London WC1E 7HT, UK.&lt;/auth-address&gt;&lt;rec-number&gt;335&lt;/rec-number&gt;&lt;last-updated-date format="utc"&gt;1318224803&lt;/last-updated-date&gt;&lt;accession-num&gt;16431158&lt;/accession-num&gt;&lt;electronic-resource-num&gt;S1434-4610(05)00110-0 [pii]&amp;#xD;&amp;#xA;10.1016/j.protis.2005.12.001&lt;/electronic-resource-num&gt;&lt;volume&gt;157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cicluna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06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lastRenderedPageBreak/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1/67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DQ232806 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cicluna&lt;/Author&gt;&lt;Year&gt;2006&lt;/Year&gt;&lt;IDText&gt;DNA barcoding of blastocystis.&lt;/IDText&gt;&lt;DisplayText&gt;(Scicluna&lt;style face="italic"&gt; et al.&lt;/style&gt;, 2006)&lt;/DisplayText&gt;&lt;record&gt;&lt;dates&gt;&lt;pub-dates&gt;&lt;date&gt;Feb&lt;/date&gt;&lt;/pub-dates&gt;&lt;year&gt;2006&lt;/year&gt;&lt;/dates&gt;&lt;keywords&gt;&lt;keyword&gt;Animals&lt;/keyword&gt;&lt;keyword&gt;Blastocystis&lt;/keyword&gt;&lt;keyword&gt;Blastocystis Infections&lt;/keyword&gt;&lt;keyword&gt;DNA Primers&lt;/keyword&gt;&lt;keyword&gt;DNA, Protozoan&lt;/keyword&gt;&lt;keyword&gt;DNA, Ribosomal&lt;/keyword&gt;&lt;keyword&gt;Genes, rRNA&lt;/keyword&gt;&lt;keyword&gt;Humans&lt;/keyword&gt;&lt;keyword&gt;Molecular Sequence Data&lt;/keyword&gt;&lt;keyword&gt;Phylogeny&lt;/keyword&gt;&lt;keyword&gt;RNA, Ribosomal&lt;/keyword&gt;&lt;keyword&gt;Sequence Analysis, DNA&lt;/keyword&gt;&lt;keyword&gt;Species Specificity&lt;/keyword&gt;&lt;/keywords&gt;&lt;urls&gt;&lt;related-urls&gt;&lt;url&gt;http://www.ncbi.nlm.nih.gov/pubmed/16431158&lt;/url&gt;&lt;/related-urls&gt;&lt;/urls&gt;&lt;isbn&gt;1434-4610&lt;/isbn&gt;&lt;titles&gt;&lt;title&gt;DNA barcoding of blastocystis.&lt;/title&gt;&lt;secondary-title&gt;Protist&lt;/secondary-title&gt;&lt;/titles&gt;&lt;pages&gt;77-85&lt;/pages&gt;&lt;number&gt;1&lt;/number&gt;&lt;contributors&gt;&lt;authors&gt;&lt;author&gt;Scicluna, S. M.&lt;/author&gt;&lt;author&gt;Tawari, B.&lt;/author&gt;&lt;author&gt;Clark, C. G.&lt;/author&gt;&lt;/authors&gt;&lt;/contributors&gt;&lt;language&gt;eng&lt;/language&gt;&lt;added-date format="utc"&gt;1318224803&lt;/added-date&gt;&lt;ref-type name="Journal Article"&gt;17&lt;/ref-type&gt;&lt;auth-address&gt;Department of Infectious and Tropical Diseases, London School of Hygiene and Tropical Medicine, Keppel Street, London WC1E 7HT, UK.&lt;/auth-address&gt;&lt;rec-number&gt;335&lt;/rec-number&gt;&lt;last-updated-date format="utc"&gt;1318224803&lt;/last-updated-date&gt;&lt;accession-num&gt;16431158&lt;/accession-num&gt;&lt;electronic-resource-num&gt;S1434-4610(05)00110-0 [pii]&amp;#xD;&amp;#xA;10.1016/j.protis.2005.12.001&lt;/electronic-resource-num&gt;&lt;volume&gt;157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cicluna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06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2/52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232799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cicluna&lt;/Author&gt;&lt;Year&gt;2006&lt;/Year&gt;&lt;IDText&gt;DNA barcoding of blastocystis.&lt;/IDText&gt;&lt;DisplayText&gt;(Scicluna&lt;style face="italic"&gt; et al.&lt;/style&gt;, 2006)&lt;/DisplayText&gt;&lt;record&gt;&lt;dates&gt;&lt;pub-dates&gt;&lt;date&gt;Feb&lt;/date&gt;&lt;/pub-dates&gt;&lt;year&gt;2006&lt;/year&gt;&lt;/dates&gt;&lt;keywords&gt;&lt;keyword&gt;Animals&lt;/keyword&gt;&lt;keyword&gt;Blastocystis&lt;/keyword&gt;&lt;keyword&gt;Blastocystis Infections&lt;/keyword&gt;&lt;keyword&gt;DNA Primers&lt;/keyword&gt;&lt;keyword&gt;DNA, Protozoan&lt;/keyword&gt;&lt;keyword&gt;DNA, Ribosomal&lt;/keyword&gt;&lt;keyword&gt;Genes, rRNA&lt;/keyword&gt;&lt;keyword&gt;Humans&lt;/keyword&gt;&lt;keyword&gt;Molecular Sequence Data&lt;/keyword&gt;&lt;keyword&gt;Phylogeny&lt;/keyword&gt;&lt;keyword&gt;RNA, Ribosomal&lt;/keyword&gt;&lt;keyword&gt;Sequence Analysis, DNA&lt;/keyword&gt;&lt;keyword&gt;Species Specificity&lt;/keyword&gt;&lt;/keywords&gt;&lt;urls&gt;&lt;related-urls&gt;&lt;url&gt;http://www.ncbi.nlm.nih.gov/pubmed/16431158&lt;/url&gt;&lt;/related-urls&gt;&lt;/urls&gt;&lt;isbn&gt;1434-4610&lt;/isbn&gt;&lt;titles&gt;&lt;title&gt;DNA barcoding of blastocystis.&lt;/title&gt;&lt;secondary-title&gt;Protist&lt;/secondary-title&gt;&lt;/titles&gt;&lt;pages&gt;77-85&lt;/pages&gt;&lt;number&gt;1&lt;/number&gt;&lt;contributors&gt;&lt;authors&gt;&lt;author&gt;Scicluna, S. M.&lt;/author&gt;&lt;author&gt;Tawari, B.&lt;/author&gt;&lt;author&gt;Clark, C. G.&lt;/author&gt;&lt;/authors&gt;&lt;/contributors&gt;&lt;language&gt;eng&lt;/language&gt;&lt;added-date format="utc"&gt;1318224803&lt;/added-date&gt;&lt;ref-type name="Journal Article"&gt;17&lt;/ref-type&gt;&lt;auth-address&gt;Department of Infectious and Tropical Diseases, London School of Hygiene and Tropical Medicine, Keppel Street, London WC1E 7HT, UK.&lt;/auth-address&gt;&lt;rec-number&gt;335&lt;/rec-number&gt;&lt;last-updated-date format="utc"&gt;1318224803&lt;/last-updated-date&gt;&lt;accession-num&gt;16431158&lt;/accession-num&gt;&lt;electronic-resource-num&gt;S1434-4610(05)00110-0 [pii]&amp;#xD;&amp;#xA;10.1016/j.protis.2005.12.001&lt;/electronic-resource-num&gt;&lt;volume&gt;157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cicluna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06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2/100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232783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cicluna&lt;/Author&gt;&lt;Year&gt;2006&lt;/Year&gt;&lt;IDText&gt;DNA barcoding of blastocystis.&lt;/IDText&gt;&lt;DisplayText&gt;(Scicluna&lt;style face="italic"&gt; et al.&lt;/style&gt;, 2006)&lt;/DisplayText&gt;&lt;record&gt;&lt;dates&gt;&lt;pub-dates&gt;&lt;date&gt;Feb&lt;/date&gt;&lt;/pub-dates&gt;&lt;year&gt;2006&lt;/year&gt;&lt;/dates&gt;&lt;keywords&gt;&lt;keyword&gt;Animals&lt;/keyword&gt;&lt;keyword&gt;Blastocystis&lt;/keyword&gt;&lt;keyword&gt;Blastocystis Infections&lt;/keyword&gt;&lt;keyword&gt;DNA Primers&lt;/keyword&gt;&lt;keyword&gt;DNA, Protozoan&lt;/keyword&gt;&lt;keyword&gt;DNA, Ribosomal&lt;/keyword&gt;&lt;keyword&gt;Genes, rRNA&lt;/keyword&gt;&lt;keyword&gt;Humans&lt;/keyword&gt;&lt;keyword&gt;Molecular Sequence Data&lt;/keyword&gt;&lt;keyword&gt;Phylogeny&lt;/keyword&gt;&lt;keyword&gt;RNA, Ribosomal&lt;/keyword&gt;&lt;keyword&gt;Sequence Analysis, DNA&lt;/keyword&gt;&lt;keyword&gt;Species Specificity&lt;/keyword&gt;&lt;/keywords&gt;&lt;urls&gt;&lt;related-urls&gt;&lt;url&gt;http://www.ncbi.nlm.nih.gov/pubmed/16431158&lt;/url&gt;&lt;/related-urls&gt;&lt;/urls&gt;&lt;isbn&gt;1434-4610&lt;/isbn&gt;&lt;titles&gt;&lt;title&gt;DNA barcoding of blastocystis.&lt;/title&gt;&lt;secondary-title&gt;Protist&lt;/secondary-title&gt;&lt;/titles&gt;&lt;pages&gt;77-85&lt;/pages&gt;&lt;number&gt;1&lt;/number&gt;&lt;contributors&gt;&lt;authors&gt;&lt;author&gt;Scicluna, S. M.&lt;/author&gt;&lt;author&gt;Tawari, B.&lt;/author&gt;&lt;author&gt;Clark, C. G.&lt;/author&gt;&lt;/authors&gt;&lt;/contributors&gt;&lt;language&gt;eng&lt;/language&gt;&lt;added-date format="utc"&gt;1318224803&lt;/added-date&gt;&lt;ref-type name="Journal Article"&gt;17&lt;/ref-type&gt;&lt;auth-address&gt;Department of Infectious and Tropical Diseases, London School of Hygiene and Tropical Medicine, Keppel Street, London WC1E 7HT, UK.&lt;/auth-address&gt;&lt;rec-number&gt;335&lt;/rec-number&gt;&lt;last-updated-date format="utc"&gt;1318224803&lt;/last-updated-date&gt;&lt;accession-num&gt;16431158&lt;/accession-num&gt;&lt;electronic-resource-num&gt;S1434-4610(05)00110-0 [pii]&amp;#xD;&amp;#xA;10.1016/j.protis.2005.12.001&lt;/electronic-resource-num&gt;&lt;volume&gt;157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cicluna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06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2/39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232795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cicluna&lt;/Author&gt;&lt;Year&gt;2006&lt;/Year&gt;&lt;IDText&gt;DNA barcoding of blastocystis.&lt;/IDText&gt;&lt;DisplayText&gt;(Scicluna&lt;style face="italic"&gt; et al.&lt;/style&gt;, 2006)&lt;/DisplayText&gt;&lt;record&gt;&lt;dates&gt;&lt;pub-dates&gt;&lt;date&gt;Feb&lt;/date&gt;&lt;/pub-dates&gt;&lt;year&gt;2006&lt;/year&gt;&lt;/dates&gt;&lt;keywords&gt;&lt;keyword&gt;Animals&lt;/keyword&gt;&lt;keyword&gt;Blastocystis&lt;/keyword&gt;&lt;keyword&gt;Blastocystis Infections&lt;/keyword&gt;&lt;keyword&gt;DNA Primers&lt;/keyword&gt;&lt;keyword&gt;DNA, Protozoan&lt;/keyword&gt;&lt;keyword&gt;DNA, Ribosomal&lt;/keyword&gt;&lt;keyword&gt;Genes, rRNA&lt;/keyword&gt;&lt;keyword&gt;Humans&lt;/keyword&gt;&lt;keyword&gt;Molecular Sequence Data&lt;/keyword&gt;&lt;keyword&gt;Phylogeny&lt;/keyword&gt;&lt;keyword&gt;RNA, Ribosomal&lt;/keyword&gt;&lt;keyword&gt;Sequence Analysis, DNA&lt;/keyword&gt;&lt;keyword&gt;Species Specificity&lt;/keyword&gt;&lt;/keywords&gt;&lt;urls&gt;&lt;related-urls&gt;&lt;url&gt;http://www.ncbi.nlm.nih.gov/pubmed/16431158&lt;/url&gt;&lt;/related-urls&gt;&lt;/urls&gt;&lt;isbn&gt;1434-4610&lt;/isbn&gt;&lt;titles&gt;&lt;title&gt;DNA barcoding of blastocystis.&lt;/title&gt;&lt;secondary-title&gt;Protist&lt;/secondary-title&gt;&lt;/titles&gt;&lt;pages&gt;77-85&lt;/pages&gt;&lt;number&gt;1&lt;/number&gt;&lt;contributors&gt;&lt;authors&gt;&lt;author&gt;Scicluna, S. M.&lt;/author&gt;&lt;author&gt;Tawari, B.&lt;/author&gt;&lt;author&gt;Clark, C. G.&lt;/author&gt;&lt;/authors&gt;&lt;/contributors&gt;&lt;language&gt;eng&lt;/language&gt;&lt;added-date format="utc"&gt;1318224803&lt;/added-date&gt;&lt;ref-type name="Journal Article"&gt;17&lt;/ref-type&gt;&lt;auth-address&gt;Department of Infectious and Tropical Diseases, London School of Hygiene and Tropical Medicine, Keppel Street, London WC1E 7HT, UK.&lt;/auth-address&gt;&lt;rec-number&gt;335&lt;/rec-number&gt;&lt;last-updated-date format="utc"&gt;1318224803&lt;/last-updated-date&gt;&lt;accession-num&gt;16431158&lt;/accession-num&gt;&lt;electronic-resource-num&gt;S1434-4610(05)00110-0 [pii]&amp;#xD;&amp;#xA;10.1016/j.protis.2005.12.001&lt;/electronic-resource-num&gt;&lt;volume&gt;157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cicluna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06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2/51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232796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cicluna&lt;/Author&gt;&lt;Year&gt;2006&lt;/Year&gt;&lt;IDText&gt;DNA barcoding of blastocystis.&lt;/IDText&gt;&lt;DisplayText&gt;(Scicluna&lt;style face="italic"&gt; et al.&lt;/style&gt;, 2006)&lt;/DisplayText&gt;&lt;record&gt;&lt;dates&gt;&lt;pub-dates&gt;&lt;date&gt;Feb&lt;/date&gt;&lt;/pub-dates&gt;&lt;year&gt;2006&lt;/year&gt;&lt;/dates&gt;&lt;keywords&gt;&lt;keyword&gt;Animals&lt;/keyword&gt;&lt;keyword&gt;Blastocystis&lt;/keyword&gt;&lt;keyword&gt;Blastocystis Infections&lt;/keyword&gt;&lt;keyword&gt;DNA Primers&lt;/keyword&gt;&lt;keyword&gt;DNA, Protozoan&lt;/keyword&gt;&lt;keyword&gt;DNA, Ribosomal&lt;/keyword&gt;&lt;keyword&gt;Genes, rRNA&lt;/keyword&gt;&lt;keyword&gt;Humans&lt;/keyword&gt;&lt;keyword&gt;Molecular Sequence Data&lt;/keyword&gt;&lt;keyword&gt;Phylogeny&lt;/keyword&gt;&lt;keyword&gt;RNA, Ribosomal&lt;/keyword&gt;&lt;keyword&gt;Sequence Analysis, DNA&lt;/keyword&gt;&lt;keyword&gt;Species Specificity&lt;/keyword&gt;&lt;/keywords&gt;&lt;urls&gt;&lt;related-urls&gt;&lt;url&gt;http://www.ncbi.nlm.nih.gov/pubmed/16431158&lt;/url&gt;&lt;/related-urls&gt;&lt;/urls&gt;&lt;isbn&gt;1434-4610&lt;/isbn&gt;&lt;titles&gt;&lt;title&gt;DNA barcoding of blastocystis.&lt;/title&gt;&lt;secondary-title&gt;Protist&lt;/secondary-title&gt;&lt;/titles&gt;&lt;pages&gt;77-85&lt;/pages&gt;&lt;number&gt;1&lt;/number&gt;&lt;contributors&gt;&lt;authors&gt;&lt;author&gt;Scicluna, S. M.&lt;/author&gt;&lt;author&gt;Tawari, B.&lt;/author&gt;&lt;author&gt;Clark, C. G.&lt;/author&gt;&lt;/authors&gt;&lt;/contributors&gt;&lt;language&gt;eng&lt;/language&gt;&lt;added-date format="utc"&gt;1318224803&lt;/added-date&gt;&lt;ref-type name="Journal Article"&gt;17&lt;/ref-type&gt;&lt;auth-address&gt;Department of Infectious and Tropical Diseases, London School of Hygiene and Tropical Medicine, Keppel Street, London WC1E 7HT, UK.&lt;/auth-address&gt;&lt;rec-number&gt;335&lt;/rec-number&gt;&lt;last-updated-date format="utc"&gt;1318224803&lt;/last-updated-date&gt;&lt;accession-num&gt;16431158&lt;/accession-num&gt;&lt;electronic-resource-num&gt;S1434-4610(05)00110-0 [pii]&amp;#xD;&amp;#xA;10.1016/j.protis.2005.12.001&lt;/electronic-resource-num&gt;&lt;volume&gt;157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cicluna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06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hrix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gotrich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2/100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232785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cicluna&lt;/Author&gt;&lt;Year&gt;2006&lt;/Year&gt;&lt;IDText&gt;DNA barcoding of blastocystis.&lt;/IDText&gt;&lt;DisplayText&gt;(Scicluna&lt;style face="italic"&gt; et al.&lt;/style&gt;, 2006)&lt;/DisplayText&gt;&lt;record&gt;&lt;dates&gt;&lt;pub-dates&gt;&lt;date&gt;Feb&lt;/date&gt;&lt;/pub-dates&gt;&lt;year&gt;2006&lt;/year&gt;&lt;/dates&gt;&lt;keywords&gt;&lt;keyword&gt;Animals&lt;/keyword&gt;&lt;keyword&gt;Blastocystis&lt;/keyword&gt;&lt;keyword&gt;Blastocystis Infections&lt;/keyword&gt;&lt;keyword&gt;DNA Primers&lt;/keyword&gt;&lt;keyword&gt;DNA, Protozoan&lt;/keyword&gt;&lt;keyword&gt;DNA, Ribosomal&lt;/keyword&gt;&lt;keyword&gt;Genes, rRNA&lt;/keyword&gt;&lt;keyword&gt;Humans&lt;/keyword&gt;&lt;keyword&gt;Molecular Sequence Data&lt;/keyword&gt;&lt;keyword&gt;Phylogeny&lt;/keyword&gt;&lt;keyword&gt;RNA, Ribosomal&lt;/keyword&gt;&lt;keyword&gt;Sequence Analysis, DNA&lt;/keyword&gt;&lt;keyword&gt;Species Specificity&lt;/keyword&gt;&lt;/keywords&gt;&lt;urls&gt;&lt;related-urls&gt;&lt;url&gt;http://www.ncbi.nlm.nih.gov/pubmed/16431158&lt;/url&gt;&lt;/related-urls&gt;&lt;/urls&gt;&lt;isbn&gt;1434-4610&lt;/isbn&gt;&lt;titles&gt;&lt;title&gt;DNA barcoding of blastocystis.&lt;/title&gt;&lt;secondary-title&gt;Protist&lt;/secondary-title&gt;&lt;/titles&gt;&lt;pages&gt;77-85&lt;/pages&gt;&lt;number&gt;1&lt;/number&gt;&lt;contributors&gt;&lt;authors&gt;&lt;author&gt;Scicluna, S. M.&lt;/author&gt;&lt;author&gt;Tawari, B.&lt;/author&gt;&lt;author&gt;Clark, C. G.&lt;/author&gt;&lt;/authors&gt;&lt;/contributors&gt;&lt;language&gt;eng&lt;/language&gt;&lt;added-date format="utc"&gt;1318224803&lt;/added-date&gt;&lt;ref-type name="Journal Article"&gt;17&lt;/ref-type&gt;&lt;auth-address&gt;Department of Infectious and Tropical Diseases, London School of Hygiene and Tropical Medicine, Keppel Street, London WC1E 7HT, UK.&lt;/auth-address&gt;&lt;rec-number&gt;335&lt;/rec-number&gt;&lt;last-updated-date format="utc"&gt;1318224803&lt;/last-updated-date&gt;&lt;accession-num&gt;16431158&lt;/accession-num&gt;&lt;electronic-resource-num&gt;S1434-4610(05)00110-0 [pii]&amp;#xD;&amp;#xA;10.1016/j.protis.2005.12.001&lt;/electronic-resource-num&gt;&lt;volume&gt;157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cicluna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06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Lemur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att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osimii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2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Lemur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att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osimii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-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Q641652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YW50w61uPC9BdXRob3I+PFllYXI+MjAxMTwvWWVhcj48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</w:fldData>
              </w:fldCha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YW50w61uPC9BdXRob3I+PFllYXI+MjAxMTwvWWVhcj48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</w:fldData>
              </w:fldCha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antín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ont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rosali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590(570)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ophocebus</w:t>
            </w:r>
            <w:proofErr w:type="spellEnd"/>
            <w:r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terri</w:t>
            </w:r>
            <w:r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</w:t>
            </w: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39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ophocebus</w:t>
            </w:r>
            <w:proofErr w:type="spellEnd"/>
            <w:r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terri</w:t>
            </w:r>
            <w:r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</w:t>
            </w: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0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ophocebus</w:t>
            </w:r>
            <w:proofErr w:type="spellEnd"/>
            <w:r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terri</w:t>
            </w:r>
            <w:r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</w:t>
            </w: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6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ophocebus</w:t>
            </w:r>
            <w:proofErr w:type="spellEnd"/>
            <w:r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terri</w:t>
            </w:r>
            <w:r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</w:t>
            </w: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 + 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6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rctoide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2/44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DQ232797 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cicluna&lt;/Author&gt;&lt;Year&gt;2006&lt;/Year&gt;&lt;IDText&gt;DNA barcoding of blastocystis.&lt;/IDText&gt;&lt;DisplayText&gt;(Scicluna&lt;style face="italic"&gt; et al.&lt;/style&gt;, 2006)&lt;/DisplayText&gt;&lt;record&gt;&lt;dates&gt;&lt;pub-dates&gt;&lt;date&gt;Feb&lt;/date&gt;&lt;/pub-dates&gt;&lt;year&gt;2006&lt;/year&gt;&lt;/dates&gt;&lt;keywords&gt;&lt;keyword&gt;Animals&lt;/keyword&gt;&lt;keyword&gt;Blastocystis&lt;/keyword&gt;&lt;keyword&gt;Blastocystis Infections&lt;/keyword&gt;&lt;keyword&gt;DNA Primers&lt;/keyword&gt;&lt;keyword&gt;DNA, Protozoan&lt;/keyword&gt;&lt;keyword&gt;DNA, Ribosomal&lt;/keyword&gt;&lt;keyword&gt;Genes, rRNA&lt;/keyword&gt;&lt;keyword&gt;Humans&lt;/keyword&gt;&lt;keyword&gt;Molecular Sequence Data&lt;/keyword&gt;&lt;keyword&gt;Phylogeny&lt;/keyword&gt;&lt;keyword&gt;RNA, Ribosomal&lt;/keyword&gt;&lt;keyword&gt;Sequence Analysis, DNA&lt;/keyword&gt;&lt;keyword&gt;Species Specificity&lt;/keyword&gt;&lt;/keywords&gt;&lt;urls&gt;&lt;related-urls&gt;&lt;url&gt;http://www.ncbi.nlm.nih.gov/pubmed/16431158&lt;/url&gt;&lt;/related-urls&gt;&lt;/urls&gt;&lt;isbn&gt;1434-4610&lt;/isbn&gt;&lt;titles&gt;&lt;title&gt;DNA barcoding of blastocystis.&lt;/title&gt;&lt;secondary-title&gt;Protist&lt;/secondary-title&gt;&lt;/titles&gt;&lt;pages&gt;77-85&lt;/pages&gt;&lt;number&gt;1&lt;/number&gt;&lt;contributors&gt;&lt;authors&gt;&lt;author&gt;Scicluna, S. M.&lt;/author&gt;&lt;author&gt;Tawari, B.&lt;/author&gt;&lt;author&gt;Clark, C. G.&lt;/author&gt;&lt;/authors&gt;&lt;/contributors&gt;&lt;language&gt;eng&lt;/language&gt;&lt;added-date format="utc"&gt;1318224803&lt;/added-date&gt;&lt;ref-type name="Journal Article"&gt;17&lt;/ref-type&gt;&lt;auth-address&gt;Department of Infectious and Tropical Diseases, London School of Hygiene and Tropical Medicine, Keppel Street, London WC1E 7HT, UK.&lt;/auth-address&gt;&lt;rec-number&gt;335&lt;/rec-number&gt;&lt;last-updated-date format="utc"&gt;1318224803&lt;/last-updated-date&gt;&lt;accession-num&gt;16431158&lt;/accession-num&gt;&lt;electronic-resource-num&gt;S1434-4610(05)00110-0 [pii]&amp;#xD;&amp;#xA;10.1016/j.protis.2005.12.001&lt;/electronic-resource-num&gt;&lt;volume&gt;157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cicluna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06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lastRenderedPageBreak/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fasciculari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66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fasciculari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65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fasciculari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66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fuscat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A74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Ital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nemestrin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J99-11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apan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AB107969 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Abe&lt;/Author&gt;&lt;Year&gt;2004&lt;/Year&gt;&lt;IDText&gt;Molecular and phylogenetic analysis of Blastocystis isolates from various hosts.&lt;/IDText&gt;&lt;DisplayText&gt;(Abe, 2004)&lt;/DisplayText&gt;&lt;record&gt;&lt;dates&gt;&lt;pub-dates&gt;&lt;date&gt;Mar&lt;/date&gt;&lt;/pub-dates&gt;&lt;year&gt;2004&lt;/year&gt;&lt;/dates&gt;&lt;keywords&gt;&lt;keyword&gt;Animals&lt;/keyword&gt;&lt;keyword&gt;Base Sequence&lt;/keyword&gt;&lt;keyword&gt;Birds&lt;/keyword&gt;&lt;keyword&gt;Blastocystis hominis&lt;/keyword&gt;&lt;keyword&gt;Cattle&lt;/keyword&gt;&lt;keyword&gt;DNA, Protozoan&lt;/keyword&gt;&lt;keyword&gt;Humans&lt;/keyword&gt;&lt;keyword&gt;Molecular Sequence Data&lt;/keyword&gt;&lt;keyword&gt;Phylogeny&lt;/keyword&gt;&lt;keyword&gt;Polymerase Chain Reaction&lt;/keyword&gt;&lt;keyword&gt;Primates&lt;/keyword&gt;&lt;keyword&gt;Sequence Alignment&lt;/keyword&gt;&lt;keyword&gt;Sequence Analysis, DNA&lt;/keyword&gt;&lt;keyword&gt;Swine&lt;/keyword&gt;&lt;keyword&gt;Zoonoses&lt;/keyword&gt;&lt;/keywords&gt;&lt;urls&gt;&lt;related-urls&gt;&lt;url&gt;http://www.ncbi.nlm.nih.gov/pubmed/15041098&lt;/url&gt;&lt;/related-urls&gt;&lt;/urls&gt;&lt;isbn&gt;0304-4017&lt;/isbn&gt;&lt;titles&gt;&lt;title&gt;Molecular and phylogenetic analysis of Blastocystis isolates from various hosts.&lt;/title&gt;&lt;secondary-title&gt;Vet Parasitol&lt;/secondary-title&gt;&lt;/titles&gt;&lt;pages&gt;235-42&lt;/pages&gt;&lt;number&gt;3&lt;/number&gt;&lt;contributors&gt;&lt;authors&gt;&lt;author&gt;Abe, N.&lt;/author&gt;&lt;/authors&gt;&lt;/contributors&gt;&lt;language&gt;eng&lt;/language&gt;&lt;added-date format="utc"&gt;1318224805&lt;/added-date&gt;&lt;ref-type name="Journal Article"&gt;17&lt;/ref-type&gt;&lt;auth-address&gt;Department of Microbiology, Osaka City Institute of Public Health and Environmental Sciences, Tennoji-ku, Osaka 543-0026, Japan. n.abe@iphes.city.osaka.jp&lt;/auth-address&gt;&lt;rec-number&gt;406&lt;/rec-number&gt;&lt;last-updated-date format="utc"&gt;1318224805&lt;/last-updated-date&gt;&lt;accession-num&gt;15041098&lt;/accession-num&gt;&lt;electronic-resource-num&gt;S0304401704000202 [pii]&amp;#xD;&amp;#xA;10.1016/j.vetpar.2004.01.003&lt;/electronic-resource-num&gt;&lt;volume&gt;120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Abe, 2004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nigr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9/049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nigr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8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nigr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5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6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nigr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1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nigr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4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0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0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35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9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35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9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35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9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9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0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A79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Ital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R4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orocco 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R1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orocco 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R1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orocco 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R2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orocco 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lastRenderedPageBreak/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R2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orocco 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68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R2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orocco 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68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R2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orocco 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68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R3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orocco 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68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R3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orocco 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R2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orocco 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R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orocco 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R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orocco 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R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orocco 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R3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orocco 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11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9/107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2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5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cac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lvan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7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4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8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8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9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6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lastRenderedPageBreak/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8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6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8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2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8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7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ixture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6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6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ixture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7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7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4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5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ixture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5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ixture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6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7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ph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-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Q641653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YW50w61uPC9BdXRob3I+PFllYXI+MjAxMTwvWWVhcj48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</w:fldData>
              </w:fldCha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YW50w61uPC9BdXRob3I+PFllYXI+MjAxMTwvWWVhcj48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</w:fldData>
              </w:fldCha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antín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sphinx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0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sphinx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0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sphinx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5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sphinx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8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lastRenderedPageBreak/>
              <w:t>Mandrill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sphinx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1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Nomas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abriellae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14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Nomas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gabriellae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5/52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462723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Nomas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eucogeny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Nomas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iki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2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Nomas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iki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6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Nomas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iki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48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Pan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isc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8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4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Pan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isc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8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8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Pan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isc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8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8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Pan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isc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9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4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himp4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Tanzania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Q286904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Petrášová&lt;/Author&gt;&lt;Year&gt;2011&lt;/Year&gt;&lt;IDText&gt;Diversity and host specificity of Blastocystis in syntopic primates on Rubondo Island, Tanzania.&lt;/IDText&gt;&lt;DisplayText&gt;(Petrášová&lt;style face="italic"&gt; et al.&lt;/style&gt;, 2011)&lt;/DisplayText&gt;&lt;record&gt;&lt;dates&gt;&lt;pub-dates&gt;&lt;date&gt;Sep&lt;/date&gt;&lt;/pub-dates&gt;&lt;year&gt;2011&lt;/year&gt;&lt;/dates&gt;&lt;urls&gt;&lt;related-urls&gt;&lt;url&gt;http://www.ncbi.nlm.nih.gov/pubmed/21854778&lt;/url&gt;&lt;/related-urls&gt;&lt;/urls&gt;&lt;isbn&gt;1879-0135&lt;/isbn&gt;&lt;titles&gt;&lt;title&gt;Diversity and host specificity of Blastocystis in syntopic primates on Rubondo Island, Tanzania.&lt;/title&gt;&lt;secondary-title&gt;Int J Parasitol&lt;/secondary-title&gt;&lt;/titles&gt;&lt;pages&gt;1113-20&lt;/pages&gt;&lt;number&gt;11&lt;/number&gt;&lt;contributors&gt;&lt;authors&gt;&lt;author&gt;Petrášová, J.&lt;/author&gt;&lt;author&gt;Uzlíková, M.&lt;/author&gt;&lt;author&gt;Kostka, M.&lt;/author&gt;&lt;author&gt;Petrželková, K. J.&lt;/author&gt;&lt;author&gt;Huffman, M. A.&lt;/author&gt;&lt;author&gt;Modrý, D.&lt;/author&gt;&lt;/authors&gt;&lt;/contributors&gt;&lt;language&gt;eng&lt;/language&gt;&lt;added-date format="utc"&gt;1318224796&lt;/added-date&gt;&lt;ref-type name="Journal Article"&gt;17&lt;/ref-type&gt;&lt;auth-address&gt;Department of Physiology, Faculty of Veterinary Medicine, University of Veterinary and Pharmaceutical Sciences, Palackého 1-3, 612 42 Brno, Czech Republic&amp;#xD;Department of Pathological Morphology and Parasitology, Faculty of Veterinary Medicine, Brno, Czech Republic.&lt;/auth-address&gt;&lt;rec-number&gt;5&lt;/rec-number&gt;&lt;last-updated-date format="utc"&gt;1318224796&lt;/last-updated-date&gt;&lt;accession-num&gt;21854778&lt;/accession-num&gt;&lt;electronic-resource-num&gt;S0020-7519(11)00180-9 [pii]&amp;#xD;&amp;#xA;10.1016/j.ijpara.2011.06.010&lt;/electronic-resource-num&gt;&lt;volume&gt;41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Petrášová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himp2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Tanzania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HQ286905 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Petrášová&lt;/Author&gt;&lt;Year&gt;2011&lt;/Year&gt;&lt;IDText&gt;Diversity and host specificity of Blastocystis in syntopic primates on Rubondo Island, Tanzania.&lt;/IDText&gt;&lt;DisplayText&gt;(Petrášová&lt;style face="italic"&gt; et al.&lt;/style&gt;, 2011)&lt;/DisplayText&gt;&lt;record&gt;&lt;dates&gt;&lt;pub-dates&gt;&lt;date&gt;Sep&lt;/date&gt;&lt;/pub-dates&gt;&lt;year&gt;2011&lt;/year&gt;&lt;/dates&gt;&lt;urls&gt;&lt;related-urls&gt;&lt;url&gt;http://www.ncbi.nlm.nih.gov/pubmed/21854778&lt;/url&gt;&lt;/related-urls&gt;&lt;/urls&gt;&lt;isbn&gt;1879-0135&lt;/isbn&gt;&lt;titles&gt;&lt;title&gt;Diversity and host specificity of Blastocystis in syntopic primates on Rubondo Island, Tanzania.&lt;/title&gt;&lt;secondary-title&gt;Int J Parasitol&lt;/secondary-title&gt;&lt;/titles&gt;&lt;pages&gt;1113-20&lt;/pages&gt;&lt;number&gt;11&lt;/number&gt;&lt;contributors&gt;&lt;authors&gt;&lt;author&gt;Petrášová, J.&lt;/author&gt;&lt;author&gt;Uzlíková, M.&lt;/author&gt;&lt;author&gt;Kostka, M.&lt;/author&gt;&lt;author&gt;Petrželková, K. J.&lt;/author&gt;&lt;author&gt;Huffman, M. A.&lt;/author&gt;&lt;author&gt;Modrý, D.&lt;/author&gt;&lt;/authors&gt;&lt;/contributors&gt;&lt;language&gt;eng&lt;/language&gt;&lt;added-date format="utc"&gt;1318224796&lt;/added-date&gt;&lt;ref-type name="Journal Article"&gt;17&lt;/ref-type&gt;&lt;auth-address&gt;Department of Physiology, Faculty of Veterinary Medicine, University of Veterinary and Pharmaceutical Sciences, Palackého 1-3, 612 42 Brno, Czech Republic&amp;#xD;Department of Pathological Morphology and Parasitology, Faculty of Veterinary Medicine, Brno, Czech Republic.&lt;/auth-address&gt;&lt;rec-number&gt;5&lt;/rec-number&gt;&lt;last-updated-date format="utc"&gt;1318224796&lt;/last-updated-date&gt;&lt;accession-num&gt;21854778&lt;/accession-num&gt;&lt;electronic-resource-num&gt;S0020-7519(11)00180-9 [pii]&amp;#xD;&amp;#xA;10.1016/j.ijpara.2011.06.010&lt;/electronic-resource-num&gt;&lt;volume&gt;41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Petrášová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himp1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Tanzania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Q286906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Petrášová&lt;/Author&gt;&lt;Year&gt;2011&lt;/Year&gt;&lt;IDText&gt;Diversity and host specificity of Blastocystis in syntopic primates on Rubondo Island, Tanzania.&lt;/IDText&gt;&lt;DisplayText&gt;(Petrášová&lt;style face="italic"&gt; et al.&lt;/style&gt;, 2011)&lt;/DisplayText&gt;&lt;record&gt;&lt;dates&gt;&lt;pub-dates&gt;&lt;date&gt;Sep&lt;/date&gt;&lt;/pub-dates&gt;&lt;year&gt;2011&lt;/year&gt;&lt;/dates&gt;&lt;urls&gt;&lt;related-urls&gt;&lt;url&gt;http://www.ncbi.nlm.nih.gov/pubmed/21854778&lt;/url&gt;&lt;/related-urls&gt;&lt;/urls&gt;&lt;isbn&gt;1879-0135&lt;/isbn&gt;&lt;titles&gt;&lt;title&gt;Diversity and host specificity of Blastocystis in syntopic primates on Rubondo Island, Tanzania.&lt;/title&gt;&lt;secondary-title&gt;Int J Parasitol&lt;/secondary-title&gt;&lt;/titles&gt;&lt;pages&gt;1113-20&lt;/pages&gt;&lt;number&gt;11&lt;/number&gt;&lt;contributors&gt;&lt;authors&gt;&lt;author&gt;Petrášová, J.&lt;/author&gt;&lt;author&gt;Uzlíková, M.&lt;/author&gt;&lt;author&gt;Kostka, M.&lt;/author&gt;&lt;author&gt;Petrželková, K. J.&lt;/author&gt;&lt;author&gt;Huffman, M. A.&lt;/author&gt;&lt;author&gt;Modrý, D.&lt;/author&gt;&lt;/authors&gt;&lt;/contributors&gt;&lt;language&gt;eng&lt;/language&gt;&lt;added-date format="utc"&gt;1318224796&lt;/added-date&gt;&lt;ref-type name="Journal Article"&gt;17&lt;/ref-type&gt;&lt;auth-address&gt;Department of Physiology, Faculty of Veterinary Medicine, University of Veterinary and Pharmaceutical Sciences, Palackého 1-3, 612 42 Brno, Czech Republic&amp;#xD;Department of Pathological Morphology and Parasitology, Faculty of Veterinary Medicine, Brno, Czech Republic.&lt;/auth-address&gt;&lt;rec-number&gt;5&lt;/rec-number&gt;&lt;last-updated-date format="utc"&gt;1318224796&lt;/last-updated-date&gt;&lt;accession-num&gt;21854778&lt;/accession-num&gt;&lt;electronic-resource-num&gt;S0020-7519(11)00180-9 [pii]&amp;#xD;&amp;#xA;10.1016/j.ijpara.2011.06.010&lt;/electronic-resource-num&gt;&lt;volume&gt;41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Petrášová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himp4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Tanzania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HQ286907  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Petrášová&lt;/Author&gt;&lt;Year&gt;2011&lt;/Year&gt;&lt;IDText&gt;Diversity and host specificity of Blastocystis in syntopic primates on Rubondo Island, Tanzania.&lt;/IDText&gt;&lt;DisplayText&gt;(Petrášová&lt;style face="italic"&gt; et al.&lt;/style&gt;, 2011)&lt;/DisplayText&gt;&lt;record&gt;&lt;dates&gt;&lt;pub-dates&gt;&lt;date&gt;Sep&lt;/date&gt;&lt;/pub-dates&gt;&lt;year&gt;2011&lt;/year&gt;&lt;/dates&gt;&lt;urls&gt;&lt;related-urls&gt;&lt;url&gt;http://www.ncbi.nlm.nih.gov/pubmed/21854778&lt;/url&gt;&lt;/related-urls&gt;&lt;/urls&gt;&lt;isbn&gt;1879-0135&lt;/isbn&gt;&lt;titles&gt;&lt;title&gt;Diversity and host specificity of Blastocystis in syntopic primates on Rubondo Island, Tanzania.&lt;/title&gt;&lt;secondary-title&gt;Int J Parasitol&lt;/secondary-title&gt;&lt;/titles&gt;&lt;pages&gt;1113-20&lt;/pages&gt;&lt;number&gt;11&lt;/number&gt;&lt;contributors&gt;&lt;authors&gt;&lt;author&gt;Petrášová, J.&lt;/author&gt;&lt;author&gt;Uzlíková, M.&lt;/author&gt;&lt;author&gt;Kostka, M.&lt;/author&gt;&lt;author&gt;Petrželková, K. J.&lt;/author&gt;&lt;author&gt;Huffman, M. A.&lt;/author&gt;&lt;author&gt;Modrý, D.&lt;/author&gt;&lt;/authors&gt;&lt;/contributors&gt;&lt;language&gt;eng&lt;/language&gt;&lt;added-date format="utc"&gt;1318224796&lt;/added-date&gt;&lt;ref-type name="Journal Article"&gt;17&lt;/ref-type&gt;&lt;auth-address&gt;Department of Physiology, Faculty of Veterinary Medicine, University of Veterinary and Pharmaceutical Sciences, Palackého 1-3, 612 42 Brno, Czech Republic&amp;#xD;Department of Pathological Morphology and Parasitology, Faculty of Veterinary Medicine, Brno, Czech Republic.&lt;/auth-address&gt;&lt;rec-number&gt;5&lt;/rec-number&gt;&lt;last-updated-date format="utc"&gt;1318224796&lt;/last-updated-date&gt;&lt;accession-num&gt;21854778&lt;/accession-num&gt;&lt;electronic-resource-num&gt;S0020-7519(11)00180-9 [pii]&amp;#xD;&amp;#xA;10.1016/j.ijpara.2011.06.010&lt;/electronic-resource-num&gt;&lt;volume&gt;41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Petrášová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11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5/34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462718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5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lastRenderedPageBreak/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8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MP01/59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MP01/58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MP01/59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MP01/59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4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6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MP01/18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MP01/59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11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2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A64 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12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10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lastRenderedPageBreak/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5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 + 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MP01/59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 + 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MP01/58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n troglodyte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 + 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19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Pan troglodytes 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MP01/57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pi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nubi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 + 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67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pi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hamadrya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ixture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#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pi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hamadrya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#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MP/08-104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api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hamadrya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#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5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itheci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itheci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64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ong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m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J99-42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apan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AB107967  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Abe&lt;/Author&gt;&lt;Year&gt;2004&lt;/Year&gt;&lt;IDText&gt;Molecular and phylogenetic analysis of Blastocystis isolates from various hosts.&lt;/IDText&gt;&lt;DisplayText&gt;(Abe, 2004)&lt;/DisplayText&gt;&lt;record&gt;&lt;dates&gt;&lt;pub-dates&gt;&lt;date&gt;Mar&lt;/date&gt;&lt;/pub-dates&gt;&lt;year&gt;2004&lt;/year&gt;&lt;/dates&gt;&lt;keywords&gt;&lt;keyword&gt;Animals&lt;/keyword&gt;&lt;keyword&gt;Base Sequence&lt;/keyword&gt;&lt;keyword&gt;Birds&lt;/keyword&gt;&lt;keyword&gt;Blastocystis hominis&lt;/keyword&gt;&lt;keyword&gt;Cattle&lt;/keyword&gt;&lt;keyword&gt;DNA, Protozoan&lt;/keyword&gt;&lt;keyword&gt;Humans&lt;/keyword&gt;&lt;keyword&gt;Molecular Sequence Data&lt;/keyword&gt;&lt;keyword&gt;Phylogeny&lt;/keyword&gt;&lt;keyword&gt;Polymerase Chain Reaction&lt;/keyword&gt;&lt;keyword&gt;Primates&lt;/keyword&gt;&lt;keyword&gt;Sequence Alignment&lt;/keyword&gt;&lt;keyword&gt;Sequence Analysis, DNA&lt;/keyword&gt;&lt;keyword&gt;Swine&lt;/keyword&gt;&lt;keyword&gt;Zoonoses&lt;/keyword&gt;&lt;/keywords&gt;&lt;urls&gt;&lt;related-urls&gt;&lt;url&gt;http://www.ncbi.nlm.nih.gov/pubmed/15041098&lt;/url&gt;&lt;/related-urls&gt;&lt;/urls&gt;&lt;isbn&gt;0304-4017&lt;/isbn&gt;&lt;titles&gt;&lt;title&gt;Molecular and phylogenetic analysis of Blastocystis isolates from various hosts.&lt;/title&gt;&lt;secondary-title&gt;Vet Parasitol&lt;/secondary-title&gt;&lt;/titles&gt;&lt;pages&gt;235-42&lt;/pages&gt;&lt;number&gt;3&lt;/number&gt;&lt;contributors&gt;&lt;authors&gt;&lt;author&gt;Abe, N.&lt;/author&gt;&lt;/authors&gt;&lt;/contributors&gt;&lt;language&gt;eng&lt;/language&gt;&lt;added-date format="utc"&gt;1318224805&lt;/added-date&gt;&lt;ref-type name="Journal Article"&gt;17&lt;/ref-type&gt;&lt;auth-address&gt;Department of Microbiology, Osaka City Institute of Public Health and Environmental Sciences, Tennoji-ku, Osaka 543-0026, Japan. n.abe@iphes.city.osaka.jp&lt;/auth-address&gt;&lt;rec-number&gt;406&lt;/rec-number&gt;&lt;last-updated-date format="utc"&gt;1318224805&lt;/last-updated-date&gt;&lt;accession-num&gt;15041098&lt;/accession-num&gt;&lt;electronic-resource-num&gt;S0304401704000202 [pii]&amp;#xD;&amp;#xA;10.1016/j.vetpar.2004.01.003&lt;/electronic-resource-num&gt;&lt;volume&gt;120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Abe, 2004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ong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m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7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8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ong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m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8/135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ong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m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5/25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DQ462717 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ong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m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8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ong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m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19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ong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m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7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ong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m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43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lastRenderedPageBreak/>
              <w:t>Pong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m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6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ong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m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A47 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ong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m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6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ong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m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8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ong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m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3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ong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m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1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ongo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ygmae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29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aguin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labiat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b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25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etherland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emn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entellu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9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emn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entellu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9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emn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entellu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9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emn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entellu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3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emn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entellu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4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emno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entellus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3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mphalang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ndactyl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14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mphalang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ndactyl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71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mphalang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ndactyl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13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mphalang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ndactyl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3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mphalang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ndactyl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6/25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462721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mphalang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syndactyl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Homin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3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Trachy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urat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42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lastRenderedPageBreak/>
              <w:t>Trachy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cristat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/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aurat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(mix)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9/124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Trachy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francoisi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9/125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Trachy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francoisi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42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Trachy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obscurus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9/124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Trachypithecus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phayrei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rcopithecoidea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A42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Vareci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rubr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osimii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3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t study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Varecia</w:t>
            </w:r>
            <w:proofErr w:type="spellEnd"/>
            <w:r w:rsidRPr="00D52B60"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>
              <w:rPr>
                <w:rFonts w:eastAsia="Times New Roman"/>
                <w:i/>
                <w:iCs/>
                <w:color w:val="000000"/>
                <w:sz w:val="20"/>
                <w:szCs w:val="20"/>
                <w:lang w:val="en-US"/>
              </w:rPr>
              <w:t>variegata</w:t>
            </w:r>
            <w:proofErr w:type="spellEnd"/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osimii</w:t>
            </w:r>
            <w:proofErr w:type="spellEnd"/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2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J99-13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apan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AB107970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Abe&lt;/Author&gt;&lt;Year&gt;2004&lt;/Year&gt;&lt;IDText&gt;Molecular and phylogenetic analysis of Blastocystis isolates from various hosts.&lt;/IDText&gt;&lt;DisplayText&gt;(Abe, 2004)&lt;/DisplayText&gt;&lt;record&gt;&lt;dates&gt;&lt;pub-dates&gt;&lt;date&gt;Mar&lt;/date&gt;&lt;/pub-dates&gt;&lt;year&gt;2004&lt;/year&gt;&lt;/dates&gt;&lt;keywords&gt;&lt;keyword&gt;Animals&lt;/keyword&gt;&lt;keyword&gt;Base Sequence&lt;/keyword&gt;&lt;keyword&gt;Birds&lt;/keyword&gt;&lt;keyword&gt;Blastocystis hominis&lt;/keyword&gt;&lt;keyword&gt;Cattle&lt;/keyword&gt;&lt;keyword&gt;DNA, Protozoan&lt;/keyword&gt;&lt;keyword&gt;Humans&lt;/keyword&gt;&lt;keyword&gt;Molecular Sequence Data&lt;/keyword&gt;&lt;keyword&gt;Phylogeny&lt;/keyword&gt;&lt;keyword&gt;Polymerase Chain Reaction&lt;/keyword&gt;&lt;keyword&gt;Primates&lt;/keyword&gt;&lt;keyword&gt;Sequence Alignment&lt;/keyword&gt;&lt;keyword&gt;Sequence Analysis, DNA&lt;/keyword&gt;&lt;keyword&gt;Swine&lt;/keyword&gt;&lt;keyword&gt;Zoonoses&lt;/keyword&gt;&lt;/keywords&gt;&lt;urls&gt;&lt;related-urls&gt;&lt;url&gt;http://www.ncbi.nlm.nih.gov/pubmed/15041098&lt;/url&gt;&lt;/related-urls&gt;&lt;/urls&gt;&lt;isbn&gt;0304-4017&lt;/isbn&gt;&lt;titles&gt;&lt;title&gt;Molecular and phylogenetic analysis of Blastocystis isolates from various hosts.&lt;/title&gt;&lt;secondary-title&gt;Vet Parasitol&lt;/secondary-title&gt;&lt;/titles&gt;&lt;pages&gt;235-42&lt;/pages&gt;&lt;number&gt;3&lt;/number&gt;&lt;contributors&gt;&lt;authors&gt;&lt;author&gt;Abe, N.&lt;/author&gt;&lt;/authors&gt;&lt;/contributors&gt;&lt;language&gt;eng&lt;/language&gt;&lt;added-date format="utc"&gt;1318224805&lt;/added-date&gt;&lt;ref-type name="Journal Article"&gt;17&lt;/ref-type&gt;&lt;auth-address&gt;Department of Microbiology, Osaka City Institute of Public Health and Environmental Sciences, Tennoji-ku, Osaka 543-0026, Japan. n.abe@iphes.city.osaka.jp&lt;/auth-address&gt;&lt;rec-number&gt;406&lt;/rec-number&gt;&lt;last-updated-date format="utc"&gt;1318224805&lt;/last-updated-date&gt;&lt;accession-num&gt;15041098&lt;/accession-num&gt;&lt;electronic-resource-num&gt;S0304401704000202 [pii]&amp;#xD;&amp;#xA;10.1016/j.vetpar.2004.01.003&lt;/electronic-resource-num&gt;&lt;volume&gt;120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Abe, 2004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nidentified primate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1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M92-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Japan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AB070997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Arisue&lt;/Author&gt;&lt;Year&gt;2003&lt;/Year&gt;&lt;IDText&gt;Sequence heterogeneity of the small subunit ribosomal RNA genes among blastocystis isolates.&lt;/IDText&gt;&lt;DisplayText&gt;(Arisue&lt;style face="italic"&gt; et al.&lt;/style&gt;, 2003)&lt;/DisplayText&gt;&lt;record&gt;&lt;dates&gt;&lt;pub-dates&gt;&lt;date&gt;Jan&lt;/date&gt;&lt;/pub-dates&gt;&lt;year&gt;2003&lt;/year&gt;&lt;/dates&gt;&lt;keywords&gt;&lt;keyword&gt;Animals&lt;/keyword&gt;&lt;keyword&gt;Base Sequence&lt;/keyword&gt;&lt;keyword&gt;Blastocystis&lt;/keyword&gt;&lt;keyword&gt;DNA, Ribosomal&lt;/keyword&gt;&lt;keyword&gt;Genetic Variation&lt;/keyword&gt;&lt;keyword&gt;Molecular Sequence Data&lt;/keyword&gt;&lt;keyword&gt;Phylogeny&lt;/keyword&gt;&lt;keyword&gt;RNA, Protozoan&lt;/keyword&gt;&lt;keyword&gt;RNA, Ribosomal&lt;/keyword&gt;&lt;keyword&gt;Sequence Alignment&lt;/keyword&gt;&lt;keyword&gt;Sequence Homology, Nucleic Acid&lt;/keyword&gt;&lt;/keywords&gt;&lt;urls&gt;&lt;related-urls&gt;&lt;url&gt;http://www.ncbi.nlm.nih.gov/pubmed/12613758&lt;/url&gt;&lt;/related-urls&gt;&lt;/urls&gt;&lt;isbn&gt;0031-1820&lt;/isbn&gt;&lt;titles&gt;&lt;title&gt;Sequence heterogeneity of the small subunit ribosomal RNA genes among blastocystis isolates.&lt;/title&gt;&lt;secondary-title&gt;Parasitology&lt;/secondary-title&gt;&lt;/titles&gt;&lt;pages&gt;1-9&lt;/pages&gt;&lt;number&gt;Pt 1&lt;/number&gt;&lt;contributors&gt;&lt;authors&gt;&lt;author&gt;Arisue, N.&lt;/author&gt;&lt;author&gt;Hashimoto, T.&lt;/author&gt;&lt;author&gt;Yoshikawa, H.&lt;/author&gt;&lt;/authors&gt;&lt;/contributors&gt;&lt;language&gt;eng&lt;/language&gt;&lt;added-date format="utc"&gt;1318224806&lt;/added-date&gt;&lt;ref-type name="Journal Article"&gt;17&lt;/ref-type&gt;&lt;auth-address&gt;Department of Biosystems Science, Graduate University for Advanced Studies (Sokendai), Hayama, Kanagawa 240-0193, Japan.&lt;/auth-address&gt;&lt;rec-number&gt;442&lt;/rec-number&gt;&lt;last-updated-date format="utc"&gt;1318224806&lt;/last-updated-date&gt;&lt;accession-num&gt;12613758&lt;/accession-num&gt;&lt;volume&gt;126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Arisue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03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nidentified primate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MP00/87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Stensvold </w:t>
            </w:r>
            <w:r w:rsidRPr="003B0725">
              <w:rPr>
                <w:rFonts w:eastAsia="Times New Roman"/>
                <w:i/>
                <w:color w:val="000000"/>
                <w:sz w:val="20"/>
                <w:szCs w:val="20"/>
                <w:lang w:val="en-US"/>
              </w:rPr>
              <w:t>et al.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, 2009)</w:t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nidentified primate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bCs/>
                <w:sz w:val="20"/>
                <w:szCs w:val="20"/>
                <w:lang w:val="en-US"/>
              </w:rPr>
              <w:t>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hilippine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EU445488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Rivera&lt;/Author&gt;&lt;Year&gt;2008&lt;/Year&gt;&lt;IDText&gt;Phylogenetic analysis of Blastocystis isolates from animal and human hosts in the Philippines.&lt;/IDText&gt;&lt;DisplayText&gt;(Rivera, 2008)&lt;/DisplayText&gt;&lt;record&gt;&lt;dates&gt;&lt;pub-dates&gt;&lt;date&gt;Oct&lt;/date&gt;&lt;/pub-dates&gt;&lt;year&gt;2008&lt;/year&gt;&lt;/dates&gt;&lt;keywords&gt;&lt;keyword&gt;Animals&lt;/keyword&gt;&lt;keyword&gt;Blastocystis&lt;/keyword&gt;&lt;keyword&gt;Chickens&lt;/keyword&gt;&lt;keyword&gt;Genetic Variation&lt;/keyword&gt;&lt;keyword&gt;Haplorhini&lt;/keyword&gt;&lt;keyword&gt;Humans&lt;/keyword&gt;&lt;keyword&gt;Phylogeny&lt;/keyword&gt;&lt;keyword&gt;RNA, Ribosomal&lt;/keyword&gt;&lt;keyword&gt;Swine&lt;/keyword&gt;&lt;/keywords&gt;&lt;urls&gt;&lt;related-urls&gt;&lt;url&gt;http://www.ncbi.nlm.nih.gov/pubmed/18606497&lt;/url&gt;&lt;/related-urls&gt;&lt;/urls&gt;&lt;isbn&gt;0304-4017&lt;/isbn&gt;&lt;titles&gt;&lt;title&gt;Phylogenetic analysis of Blastocystis isolates from animal and human hosts in the Philippines.&lt;/title&gt;&lt;secondary-title&gt;Vet Parasitol&lt;/secondary-title&gt;&lt;/titles&gt;&lt;pages&gt;178-82&lt;/pages&gt;&lt;number&gt;3-4&lt;/number&gt;&lt;contributors&gt;&lt;authors&gt;&lt;author&gt;Rivera, W. L.&lt;/author&gt;&lt;/authors&gt;&lt;/contributors&gt;&lt;language&gt;eng&lt;/language&gt;&lt;added-date format="utc"&gt;1318224800&lt;/added-date&gt;&lt;ref-type name="Journal Article"&gt;17&lt;/ref-type&gt;&lt;auth-address&gt;Institute of Biology, College of Science, University of the Philippines, Diliman, Quezon City 1101, Philippines. wlrivera@science.upd.edu.ph&lt;/auth-address&gt;&lt;rec-number&gt;189&lt;/rec-number&gt;&lt;last-updated-date format="utc"&gt;1318224800&lt;/last-updated-date&gt;&lt;accession-num&gt;18606497&lt;/accession-num&gt;&lt;electronic-resource-num&gt;S0304-4017(08)00300-2 [pii]&amp;#xD;&amp;#xA;10.1016/j.vetpar.2008.06.001&lt;/electronic-resource-num&gt;&lt;volume&gt;156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Rivera, 2008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nidentified primate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bCs/>
                <w:sz w:val="20"/>
                <w:szCs w:val="20"/>
                <w:lang w:val="en-US"/>
              </w:rPr>
              <w:t>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hilippine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EU445490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Rivera&lt;/Author&gt;&lt;Year&gt;2008&lt;/Year&gt;&lt;IDText&gt;Phylogenetic analysis of Blastocystis isolates from animal and human hosts in the Philippines.&lt;/IDText&gt;&lt;DisplayText&gt;(Rivera, 2008)&lt;/DisplayText&gt;&lt;record&gt;&lt;dates&gt;&lt;pub-dates&gt;&lt;date&gt;Oct&lt;/date&gt;&lt;/pub-dates&gt;&lt;year&gt;2008&lt;/year&gt;&lt;/dates&gt;&lt;keywords&gt;&lt;keyword&gt;Animals&lt;/keyword&gt;&lt;keyword&gt;Blastocystis&lt;/keyword&gt;&lt;keyword&gt;Chickens&lt;/keyword&gt;&lt;keyword&gt;Genetic Variation&lt;/keyword&gt;&lt;keyword&gt;Haplorhini&lt;/keyword&gt;&lt;keyword&gt;Humans&lt;/keyword&gt;&lt;keyword&gt;Phylogeny&lt;/keyword&gt;&lt;keyword&gt;RNA, Ribosomal&lt;/keyword&gt;&lt;keyword&gt;Swine&lt;/keyword&gt;&lt;/keywords&gt;&lt;urls&gt;&lt;related-urls&gt;&lt;url&gt;http://www.ncbi.nlm.nih.gov/pubmed/18606497&lt;/url&gt;&lt;/related-urls&gt;&lt;/urls&gt;&lt;isbn&gt;0304-4017&lt;/isbn&gt;&lt;titles&gt;&lt;title&gt;Phylogenetic analysis of Blastocystis isolates from animal and human hosts in the Philippines.&lt;/title&gt;&lt;secondary-title&gt;Vet Parasitol&lt;/secondary-title&gt;&lt;/titles&gt;&lt;pages&gt;178-82&lt;/pages&gt;&lt;number&gt;3-4&lt;/number&gt;&lt;contributors&gt;&lt;authors&gt;&lt;author&gt;Rivera, W. L.&lt;/author&gt;&lt;/authors&gt;&lt;/contributors&gt;&lt;language&gt;eng&lt;/language&gt;&lt;added-date format="utc"&gt;1318224800&lt;/added-date&gt;&lt;ref-type name="Journal Article"&gt;17&lt;/ref-type&gt;&lt;auth-address&gt;Institute of Biology, College of Science, University of the Philippines, Diliman, Quezon City 1101, Philippines. wlrivera@science.upd.edu.ph&lt;/auth-address&gt;&lt;rec-number&gt;189&lt;/rec-number&gt;&lt;last-updated-date format="utc"&gt;1318224800&lt;/last-updated-date&gt;&lt;accession-num&gt;18606497&lt;/accession-num&gt;&lt;electronic-resource-num&gt;S0304-4017(08)00300-2 [pii]&amp;#xD;&amp;#xA;10.1016/j.vetpar.2008.06.001&lt;/electronic-resource-num&gt;&lt;volume&gt;156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Rivera, 2008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nidentified primate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bCs/>
                <w:sz w:val="20"/>
                <w:szCs w:val="20"/>
                <w:lang w:val="en-US"/>
              </w:rPr>
              <w:t>9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2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hilippine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EU445491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Rivera&lt;/Author&gt;&lt;Year&gt;2008&lt;/Year&gt;&lt;IDText&gt;Phylogenetic analysis of Blastocystis isolates from animal and human hosts in the Philippines.&lt;/IDText&gt;&lt;DisplayText&gt;(Rivera, 2008)&lt;/DisplayText&gt;&lt;record&gt;&lt;dates&gt;&lt;pub-dates&gt;&lt;date&gt;Oct&lt;/date&gt;&lt;/pub-dates&gt;&lt;year&gt;2008&lt;/year&gt;&lt;/dates&gt;&lt;keywords&gt;&lt;keyword&gt;Animals&lt;/keyword&gt;&lt;keyword&gt;Blastocystis&lt;/keyword&gt;&lt;keyword&gt;Chickens&lt;/keyword&gt;&lt;keyword&gt;Genetic Variation&lt;/keyword&gt;&lt;keyword&gt;Haplorhini&lt;/keyword&gt;&lt;keyword&gt;Humans&lt;/keyword&gt;&lt;keyword&gt;Phylogeny&lt;/keyword&gt;&lt;keyword&gt;RNA, Ribosomal&lt;/keyword&gt;&lt;keyword&gt;Swine&lt;/keyword&gt;&lt;/keywords&gt;&lt;urls&gt;&lt;related-urls&gt;&lt;url&gt;http://www.ncbi.nlm.nih.gov/pubmed/18606497&lt;/url&gt;&lt;/related-urls&gt;&lt;/urls&gt;&lt;isbn&gt;0304-4017&lt;/isbn&gt;&lt;titles&gt;&lt;title&gt;Phylogenetic analysis of Blastocystis isolates from animal and human hosts in the Philippines.&lt;/title&gt;&lt;secondary-title&gt;Vet Parasitol&lt;/secondary-title&gt;&lt;/titles&gt;&lt;pages&gt;178-82&lt;/pages&gt;&lt;number&gt;3-4&lt;/number&gt;&lt;contributors&gt;&lt;authors&gt;&lt;author&gt;Rivera, W. L.&lt;/author&gt;&lt;/authors&gt;&lt;/contributors&gt;&lt;language&gt;eng&lt;/language&gt;&lt;added-date format="utc"&gt;1318224800&lt;/added-date&gt;&lt;ref-type name="Journal Article"&gt;17&lt;/ref-type&gt;&lt;auth-address&gt;Institute of Biology, College of Science, University of the Philippines, Diliman, Quezon City 1101, Philippines. wlrivera@science.upd.edu.ph&lt;/auth-address&gt;&lt;rec-number&gt;189&lt;/rec-number&gt;&lt;last-updated-date format="utc"&gt;1318224800&lt;/last-updated-date&gt;&lt;accession-num&gt;18606497&lt;/accession-num&gt;&lt;electronic-resource-num&gt;S0304-4017(08)00300-2 [pii]&amp;#xD;&amp;#xA;10.1016/j.vetpar.2008.06.001&lt;/electronic-resource-num&gt;&lt;volume&gt;156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Rivera, 2008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nidentified primate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bCs/>
                <w:sz w:val="20"/>
                <w:szCs w:val="20"/>
                <w:lang w:val="en-US"/>
              </w:rPr>
              <w:t>58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M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Philippines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EU445489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Rivera&lt;/Author&gt;&lt;Year&gt;2008&lt;/Year&gt;&lt;IDText&gt;Phylogenetic analysis of Blastocystis isolates from animal and human hosts in the Philippines.&lt;/IDText&gt;&lt;DisplayText&gt;(Rivera, 2008)&lt;/DisplayText&gt;&lt;record&gt;&lt;dates&gt;&lt;pub-dates&gt;&lt;date&gt;Oct&lt;/date&gt;&lt;/pub-dates&gt;&lt;year&gt;2008&lt;/year&gt;&lt;/dates&gt;&lt;keywords&gt;&lt;keyword&gt;Animals&lt;/keyword&gt;&lt;keyword&gt;Blastocystis&lt;/keyword&gt;&lt;keyword&gt;Chickens&lt;/keyword&gt;&lt;keyword&gt;Genetic Variation&lt;/keyword&gt;&lt;keyword&gt;Haplorhini&lt;/keyword&gt;&lt;keyword&gt;Humans&lt;/keyword&gt;&lt;keyword&gt;Phylogeny&lt;/keyword&gt;&lt;keyword&gt;RNA, Ribosomal&lt;/keyword&gt;&lt;keyword&gt;Swine&lt;/keyword&gt;&lt;/keywords&gt;&lt;urls&gt;&lt;related-urls&gt;&lt;url&gt;http://www.ncbi.nlm.nih.gov/pubmed/18606497&lt;/url&gt;&lt;/related-urls&gt;&lt;/urls&gt;&lt;isbn&gt;0304-4017&lt;/isbn&gt;&lt;titles&gt;&lt;title&gt;Phylogenetic analysis of Blastocystis isolates from animal and human hosts in the Philippines.&lt;/title&gt;&lt;secondary-title&gt;Vet Parasitol&lt;/secondary-title&gt;&lt;/titles&gt;&lt;pages&gt;178-82&lt;/pages&gt;&lt;number&gt;3-4&lt;/number&gt;&lt;contributors&gt;&lt;authors&gt;&lt;author&gt;Rivera, W. L.&lt;/author&gt;&lt;/authors&gt;&lt;/contributors&gt;&lt;language&gt;eng&lt;/language&gt;&lt;added-date format="utc"&gt;1318224800&lt;/added-date&gt;&lt;ref-type name="Journal Article"&gt;17&lt;/ref-type&gt;&lt;auth-address&gt;Institute of Biology, College of Science, University of the Philippines, Diliman, Quezon City 1101, Philippines. wlrivera@science.upd.edu.ph&lt;/auth-address&gt;&lt;rec-number&gt;189&lt;/rec-number&gt;&lt;last-updated-date format="utc"&gt;1318224800&lt;/last-updated-date&gt;&lt;accession-num&gt;18606497&lt;/accession-num&gt;&lt;electronic-resource-num&gt;S0304-4017(08)00300-2 [pii]&amp;#xD;&amp;#xA;10.1016/j.vetpar.2008.06.001&lt;/electronic-resource-num&gt;&lt;volume&gt;156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Rivera, 2008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nidentified primate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2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0/100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232842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cicluna&lt;/Author&gt;&lt;Year&gt;2006&lt;/Year&gt;&lt;IDText&gt;DNA barcoding of blastocystis.&lt;/IDText&gt;&lt;DisplayText&gt;(Scicluna&lt;style face="italic"&gt; et al.&lt;/style&gt;, 2006)&lt;/DisplayText&gt;&lt;record&gt;&lt;dates&gt;&lt;pub-dates&gt;&lt;date&gt;Feb&lt;/date&gt;&lt;/pub-dates&gt;&lt;year&gt;2006&lt;/year&gt;&lt;/dates&gt;&lt;keywords&gt;&lt;keyword&gt;Animals&lt;/keyword&gt;&lt;keyword&gt;Blastocystis&lt;/keyword&gt;&lt;keyword&gt;Blastocystis Infections&lt;/keyword&gt;&lt;keyword&gt;DNA Primers&lt;/keyword&gt;&lt;keyword&gt;DNA, Protozoan&lt;/keyword&gt;&lt;keyword&gt;DNA, Ribosomal&lt;/keyword&gt;&lt;keyword&gt;Genes, rRNA&lt;/keyword&gt;&lt;keyword&gt;Humans&lt;/keyword&gt;&lt;keyword&gt;Molecular Sequence Data&lt;/keyword&gt;&lt;keyword&gt;Phylogeny&lt;/keyword&gt;&lt;keyword&gt;RNA, Ribosomal&lt;/keyword&gt;&lt;keyword&gt;Sequence Analysis, DNA&lt;/keyword&gt;&lt;keyword&gt;Species Specificity&lt;/keyword&gt;&lt;/keywords&gt;&lt;urls&gt;&lt;related-urls&gt;&lt;url&gt;http://www.ncbi.nlm.nih.gov/pubmed/16431158&lt;/url&gt;&lt;/related-urls&gt;&lt;/urls&gt;&lt;isbn&gt;1434-4610&lt;/isbn&gt;&lt;titles&gt;&lt;title&gt;DNA barcoding of blastocystis.&lt;/title&gt;&lt;secondary-title&gt;Protist&lt;/secondary-title&gt;&lt;/titles&gt;&lt;pages&gt;77-85&lt;/pages&gt;&lt;number&gt;1&lt;/number&gt;&lt;contributors&gt;&lt;authors&gt;&lt;author&gt;Scicluna, S. M.&lt;/author&gt;&lt;author&gt;Tawari, B.&lt;/author&gt;&lt;author&gt;Clark, C. G.&lt;/author&gt;&lt;/authors&gt;&lt;/contributors&gt;&lt;language&gt;eng&lt;/language&gt;&lt;added-date format="utc"&gt;1318224803&lt;/added-date&gt;&lt;ref-type name="Journal Article"&gt;17&lt;/ref-type&gt;&lt;auth-address&gt;Department of Infectious and Tropical Diseases, London School of Hygiene and Tropical Medicine, Keppel Street, London WC1E 7HT, UK.&lt;/auth-address&gt;&lt;rec-number&gt;335&lt;/rec-number&gt;&lt;last-updated-date format="utc"&gt;1318224803&lt;/last-updated-date&gt;&lt;accession-num&gt;16431158&lt;/accession-num&gt;&lt;electronic-resource-num&gt;S1434-4610(05)00110-0 [pii]&amp;#xD;&amp;#xA;10.1016/j.protis.2005.12.001&lt;/electronic-resource-num&gt;&lt;volume&gt;157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cicluna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06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nidentified primate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2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2/02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232790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cicluna&lt;/Author&gt;&lt;Year&gt;2006&lt;/Year&gt;&lt;IDText&gt;DNA barcoding of blastocystis.&lt;/IDText&gt;&lt;DisplayText&gt;(Scicluna&lt;style face="italic"&gt; et al.&lt;/style&gt;, 2006)&lt;/DisplayText&gt;&lt;record&gt;&lt;dates&gt;&lt;pub-dates&gt;&lt;date&gt;Feb&lt;/date&gt;&lt;/pub-dates&gt;&lt;year&gt;2006&lt;/year&gt;&lt;/dates&gt;&lt;keywords&gt;&lt;keyword&gt;Animals&lt;/keyword&gt;&lt;keyword&gt;Blastocystis&lt;/keyword&gt;&lt;keyword&gt;Blastocystis Infections&lt;/keyword&gt;&lt;keyword&gt;DNA Primers&lt;/keyword&gt;&lt;keyword&gt;DNA, Protozoan&lt;/keyword&gt;&lt;keyword&gt;DNA, Ribosomal&lt;/keyword&gt;&lt;keyword&gt;Genes, rRNA&lt;/keyword&gt;&lt;keyword&gt;Humans&lt;/keyword&gt;&lt;keyword&gt;Molecular Sequence Data&lt;/keyword&gt;&lt;keyword&gt;Phylogeny&lt;/keyword&gt;&lt;keyword&gt;RNA, Ribosomal&lt;/keyword&gt;&lt;keyword&gt;Sequence Analysis, DNA&lt;/keyword&gt;&lt;keyword&gt;Species Specificity&lt;/keyword&gt;&lt;/keywords&gt;&lt;urls&gt;&lt;related-urls&gt;&lt;url&gt;http://www.ncbi.nlm.nih.gov/pubmed/16431158&lt;/url&gt;&lt;/related-urls&gt;&lt;/urls&gt;&lt;isbn&gt;1434-4610&lt;/isbn&gt;&lt;titles&gt;&lt;title&gt;DNA barcoding of blastocystis.&lt;/title&gt;&lt;secondary-title&gt;Protist&lt;/secondary-title&gt;&lt;/titles&gt;&lt;pages&gt;77-85&lt;/pages&gt;&lt;number&gt;1&lt;/number&gt;&lt;contributors&gt;&lt;authors&gt;&lt;author&gt;Scicluna, S. M.&lt;/author&gt;&lt;author&gt;Tawari, B.&lt;/author&gt;&lt;author&gt;Clark, C. G.&lt;/author&gt;&lt;/authors&gt;&lt;/contributors&gt;&lt;language&gt;eng&lt;/language&gt;&lt;added-date format="utc"&gt;1318224803&lt;/added-date&gt;&lt;ref-type name="Journal Article"&gt;17&lt;/ref-type&gt;&lt;auth-address&gt;Department of Infectious and Tropical Diseases, London School of Hygiene and Tropical Medicine, Keppel Street, London WC1E 7HT, UK.&lt;/auth-address&gt;&lt;rec-number&gt;335&lt;/rec-number&gt;&lt;last-updated-date format="utc"&gt;1318224803&lt;/last-updated-date&gt;&lt;accession-num&gt;16431158&lt;/accession-num&gt;&lt;electronic-resource-num&gt;S1434-4610(05)00110-0 [pii]&amp;#xD;&amp;#xA;10.1016/j.protis.2005.12.001&lt;/electronic-resource-num&gt;&lt;volume&gt;157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cicluna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06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nidentified primate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2/02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DQ232788 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cicluna&lt;/Author&gt;&lt;Year&gt;2006&lt;/Year&gt;&lt;IDText&gt;DNA barcoding of blastocystis.&lt;/IDText&gt;&lt;DisplayText&gt;(Scicluna&lt;style face="italic"&gt; et al.&lt;/style&gt;, 2006)&lt;/DisplayText&gt;&lt;record&gt;&lt;dates&gt;&lt;pub-dates&gt;&lt;date&gt;Feb&lt;/date&gt;&lt;/pub-dates&gt;&lt;year&gt;2006&lt;/year&gt;&lt;/dates&gt;&lt;keywords&gt;&lt;keyword&gt;Animals&lt;/keyword&gt;&lt;keyword&gt;Blastocystis&lt;/keyword&gt;&lt;keyword&gt;Blastocystis Infections&lt;/keyword&gt;&lt;keyword&gt;DNA Primers&lt;/keyword&gt;&lt;keyword&gt;DNA, Protozoan&lt;/keyword&gt;&lt;keyword&gt;DNA, Ribosomal&lt;/keyword&gt;&lt;keyword&gt;Genes, rRNA&lt;/keyword&gt;&lt;keyword&gt;Humans&lt;/keyword&gt;&lt;keyword&gt;Molecular Sequence Data&lt;/keyword&gt;&lt;keyword&gt;Phylogeny&lt;/keyword&gt;&lt;keyword&gt;RNA, Ribosomal&lt;/keyword&gt;&lt;keyword&gt;Sequence Analysis, DNA&lt;/keyword&gt;&lt;keyword&gt;Species Specificity&lt;/keyword&gt;&lt;/keywords&gt;&lt;urls&gt;&lt;related-urls&gt;&lt;url&gt;http://www.ncbi.nlm.nih.gov/pubmed/16431158&lt;/url&gt;&lt;/related-urls&gt;&lt;/urls&gt;&lt;isbn&gt;1434-4610&lt;/isbn&gt;&lt;titles&gt;&lt;title&gt;DNA barcoding of blastocystis.&lt;/title&gt;&lt;secondary-title&gt;Protist&lt;/secondary-title&gt;&lt;/titles&gt;&lt;pages&gt;77-85&lt;/pages&gt;&lt;number&gt;1&lt;/number&gt;&lt;contributors&gt;&lt;authors&gt;&lt;author&gt;Scicluna, S. M.&lt;/author&gt;&lt;author&gt;Tawari, B.&lt;/author&gt;&lt;author&gt;Clark, C. G.&lt;/author&gt;&lt;/authors&gt;&lt;/contributors&gt;&lt;language&gt;eng&lt;/language&gt;&lt;added-date format="utc"&gt;1318224803&lt;/added-date&gt;&lt;ref-type name="Journal Article"&gt;17&lt;/ref-type&gt;&lt;auth-address&gt;Department of Infectious and Tropical Diseases, London School of Hygiene and Tropical Medicine, Keppel Street, London WC1E 7HT, UK.&lt;/auth-address&gt;&lt;rec-number&gt;335&lt;/rec-number&gt;&lt;last-updated-date format="utc"&gt;1318224803&lt;/last-updated-date&gt;&lt;accession-num&gt;16431158&lt;/accession-num&gt;&lt;electronic-resource-num&gt;S1434-4610(05)00110-0 [pii]&amp;#xD;&amp;#xA;10.1016/j.protis.2005.12.001&lt;/electronic-resource-num&gt;&lt;volume&gt;157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cicluna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06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nidentified primate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3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2/03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232791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cicluna&lt;/Author&gt;&lt;Year&gt;2006&lt;/Year&gt;&lt;IDText&gt;DNA barcoding of blastocystis.&lt;/IDText&gt;&lt;DisplayText&gt;(Scicluna&lt;style face="italic"&gt; et al.&lt;/style&gt;, 2006)&lt;/DisplayText&gt;&lt;record&gt;&lt;dates&gt;&lt;pub-dates&gt;&lt;date&gt;Feb&lt;/date&gt;&lt;/pub-dates&gt;&lt;year&gt;2006&lt;/year&gt;&lt;/dates&gt;&lt;keywords&gt;&lt;keyword&gt;Animals&lt;/keyword&gt;&lt;keyword&gt;Blastocystis&lt;/keyword&gt;&lt;keyword&gt;Blastocystis Infections&lt;/keyword&gt;&lt;keyword&gt;DNA Primers&lt;/keyword&gt;&lt;keyword&gt;DNA, Protozoan&lt;/keyword&gt;&lt;keyword&gt;DNA, Ribosomal&lt;/keyword&gt;&lt;keyword&gt;Genes, rRNA&lt;/keyword&gt;&lt;keyword&gt;Humans&lt;/keyword&gt;&lt;keyword&gt;Molecular Sequence Data&lt;/keyword&gt;&lt;keyword&gt;Phylogeny&lt;/keyword&gt;&lt;keyword&gt;RNA, Ribosomal&lt;/keyword&gt;&lt;keyword&gt;Sequence Analysis, DNA&lt;/keyword&gt;&lt;keyword&gt;Species Specificity&lt;/keyword&gt;&lt;/keywords&gt;&lt;urls&gt;&lt;related-urls&gt;&lt;url&gt;http://www.ncbi.nlm.nih.gov/pubmed/16431158&lt;/url&gt;&lt;/related-urls&gt;&lt;/urls&gt;&lt;isbn&gt;1434-4610&lt;/isbn&gt;&lt;titles&gt;&lt;title&gt;DNA barcoding of blastocystis.&lt;/title&gt;&lt;secondary-title&gt;Protist&lt;/secondary-title&gt;&lt;/titles&gt;&lt;pages&gt;77-85&lt;/pages&gt;&lt;number&gt;1&lt;/number&gt;&lt;contributors&gt;&lt;authors&gt;&lt;author&gt;Scicluna, S. M.&lt;/author&gt;&lt;author&gt;Tawari, B.&lt;/author&gt;&lt;author&gt;Clark, C. G.&lt;/author&gt;&lt;/authors&gt;&lt;/contributors&gt;&lt;language&gt;eng&lt;/language&gt;&lt;added-date format="utc"&gt;1318224803&lt;/added-date&gt;&lt;ref-type name="Journal Article"&gt;17&lt;/ref-type&gt;&lt;auth-address&gt;Department of Infectious and Tropical Diseases, London School of Hygiene and Tropical Medicine, Keppel Street, London WC1E 7HT, UK.&lt;/auth-address&gt;&lt;rec-number&gt;335&lt;/rec-number&gt;&lt;last-updated-date format="utc"&gt;1318224803&lt;/last-updated-date&gt;&lt;accession-num&gt;16431158&lt;/accession-num&gt;&lt;electronic-resource-num&gt;S1434-4610(05)00110-0 [pii]&amp;#xD;&amp;#xA;10.1016/j.protis.2005.12.001&lt;/electronic-resource-num&gt;&lt;volume&gt;157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cicluna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 xml:space="preserve">, 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lastRenderedPageBreak/>
              <w:t>2006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lastRenderedPageBreak/>
              <w:t>Unidentified primate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0/100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DQ232845 </w:t>
            </w:r>
          </w:p>
        </w:tc>
        <w:tc>
          <w:tcPr>
            <w:tcW w:w="1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cicluna&lt;/Author&gt;&lt;Year&gt;2006&lt;/Year&gt;&lt;IDText&gt;DNA barcoding of blastocystis.&lt;/IDText&gt;&lt;DisplayText&gt;(Scicluna&lt;style face="italic"&gt; et al.&lt;/style&gt;, 2006)&lt;/DisplayText&gt;&lt;record&gt;&lt;dates&gt;&lt;pub-dates&gt;&lt;date&gt;Feb&lt;/date&gt;&lt;/pub-dates&gt;&lt;year&gt;2006&lt;/year&gt;&lt;/dates&gt;&lt;keywords&gt;&lt;keyword&gt;Animals&lt;/keyword&gt;&lt;keyword&gt;Blastocystis&lt;/keyword&gt;&lt;keyword&gt;Blastocystis Infections&lt;/keyword&gt;&lt;keyword&gt;DNA Primers&lt;/keyword&gt;&lt;keyword&gt;DNA, Protozoan&lt;/keyword&gt;&lt;keyword&gt;DNA, Ribosomal&lt;/keyword&gt;&lt;keyword&gt;Genes, rRNA&lt;/keyword&gt;&lt;keyword&gt;Humans&lt;/keyword&gt;&lt;keyword&gt;Molecular Sequence Data&lt;/keyword&gt;&lt;keyword&gt;Phylogeny&lt;/keyword&gt;&lt;keyword&gt;RNA, Ribosomal&lt;/keyword&gt;&lt;keyword&gt;Sequence Analysis, DNA&lt;/keyword&gt;&lt;keyword&gt;Species Specificity&lt;/keyword&gt;&lt;/keywords&gt;&lt;urls&gt;&lt;related-urls&gt;&lt;url&gt;http://www.ncbi.nlm.nih.gov/pubmed/16431158&lt;/url&gt;&lt;/related-urls&gt;&lt;/urls&gt;&lt;isbn&gt;1434-4610&lt;/isbn&gt;&lt;titles&gt;&lt;title&gt;DNA barcoding of blastocystis.&lt;/title&gt;&lt;secondary-title&gt;Protist&lt;/secondary-title&gt;&lt;/titles&gt;&lt;pages&gt;77-85&lt;/pages&gt;&lt;number&gt;1&lt;/number&gt;&lt;contributors&gt;&lt;authors&gt;&lt;author&gt;Scicluna, S. M.&lt;/author&gt;&lt;author&gt;Tawari, B.&lt;/author&gt;&lt;author&gt;Clark, C. G.&lt;/author&gt;&lt;/authors&gt;&lt;/contributors&gt;&lt;language&gt;eng&lt;/language&gt;&lt;added-date format="utc"&gt;1318224803&lt;/added-date&gt;&lt;ref-type name="Journal Article"&gt;17&lt;/ref-type&gt;&lt;auth-address&gt;Department of Infectious and Tropical Diseases, London School of Hygiene and Tropical Medicine, Keppel Street, London WC1E 7HT, UK.&lt;/auth-address&gt;&lt;rec-number&gt;335&lt;/rec-number&gt;&lt;last-updated-date format="utc"&gt;1318224803&lt;/last-updated-date&gt;&lt;accession-num&gt;16431158&lt;/accession-num&gt;&lt;electronic-resource-num&gt;S1434-4610(05)00110-0 [pii]&amp;#xD;&amp;#xA;10.1016/j.protis.2005.12.001&lt;/electronic-resource-num&gt;&lt;volume&gt;157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cicluna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06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nidentified primate</w:t>
            </w:r>
          </w:p>
        </w:tc>
        <w:tc>
          <w:tcPr>
            <w:tcW w:w="19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2/028</w:t>
            </w:r>
          </w:p>
        </w:tc>
        <w:tc>
          <w:tcPr>
            <w:tcW w:w="147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DQ232789 </w:t>
            </w:r>
          </w:p>
        </w:tc>
        <w:tc>
          <w:tcPr>
            <w:tcW w:w="176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cicluna&lt;/Author&gt;&lt;Year&gt;2006&lt;/Year&gt;&lt;IDText&gt;DNA barcoding of blastocystis.&lt;/IDText&gt;&lt;DisplayText&gt;(Scicluna&lt;style face="italic"&gt; et al.&lt;/style&gt;, 2006)&lt;/DisplayText&gt;&lt;record&gt;&lt;dates&gt;&lt;pub-dates&gt;&lt;date&gt;Feb&lt;/date&gt;&lt;/pub-dates&gt;&lt;year&gt;2006&lt;/year&gt;&lt;/dates&gt;&lt;keywords&gt;&lt;keyword&gt;Animals&lt;/keyword&gt;&lt;keyword&gt;Blastocystis&lt;/keyword&gt;&lt;keyword&gt;Blastocystis Infections&lt;/keyword&gt;&lt;keyword&gt;DNA Primers&lt;/keyword&gt;&lt;keyword&gt;DNA, Protozoan&lt;/keyword&gt;&lt;keyword&gt;DNA, Ribosomal&lt;/keyword&gt;&lt;keyword&gt;Genes, rRNA&lt;/keyword&gt;&lt;keyword&gt;Humans&lt;/keyword&gt;&lt;keyword&gt;Molecular Sequence Data&lt;/keyword&gt;&lt;keyword&gt;Phylogeny&lt;/keyword&gt;&lt;keyword&gt;RNA, Ribosomal&lt;/keyword&gt;&lt;keyword&gt;Sequence Analysis, DNA&lt;/keyword&gt;&lt;keyword&gt;Species Specificity&lt;/keyword&gt;&lt;/keywords&gt;&lt;urls&gt;&lt;related-urls&gt;&lt;url&gt;http://www.ncbi.nlm.nih.gov/pubmed/16431158&lt;/url&gt;&lt;/related-urls&gt;&lt;/urls&gt;&lt;isbn&gt;1434-4610&lt;/isbn&gt;&lt;titles&gt;&lt;title&gt;DNA barcoding of blastocystis.&lt;/title&gt;&lt;secondary-title&gt;Protist&lt;/secondary-title&gt;&lt;/titles&gt;&lt;pages&gt;77-85&lt;/pages&gt;&lt;number&gt;1&lt;/number&gt;&lt;contributors&gt;&lt;authors&gt;&lt;author&gt;Scicluna, S. M.&lt;/author&gt;&lt;author&gt;Tawari, B.&lt;/author&gt;&lt;author&gt;Clark, C. G.&lt;/author&gt;&lt;/authors&gt;&lt;/contributors&gt;&lt;language&gt;eng&lt;/language&gt;&lt;added-date format="utc"&gt;1318224803&lt;/added-date&gt;&lt;ref-type name="Journal Article"&gt;17&lt;/ref-type&gt;&lt;auth-address&gt;Department of Infectious and Tropical Diseases, London School of Hygiene and Tropical Medicine, Keppel Street, London WC1E 7HT, UK.&lt;/auth-address&gt;&lt;rec-number&gt;335&lt;/rec-number&gt;&lt;last-updated-date format="utc"&gt;1318224803&lt;/last-updated-date&gt;&lt;accession-num&gt;16431158&lt;/accession-num&gt;&lt;electronic-resource-num&gt;S1434-4610(05)00110-0 [pii]&amp;#xD;&amp;#xA;10.1016/j.protis.2005.12.001&lt;/electronic-resource-num&gt;&lt;volume&gt;157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cicluna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06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2F0288" w:rsidRPr="00D52B60" w:rsidTr="002F0288">
        <w:trPr>
          <w:trHeight w:val="238"/>
        </w:trPr>
        <w:tc>
          <w:tcPr>
            <w:tcW w:w="333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nidentified primate</w:t>
            </w:r>
          </w:p>
        </w:tc>
        <w:tc>
          <w:tcPr>
            <w:tcW w:w="193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0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4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02/033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96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t>DQ232792</w:t>
            </w:r>
          </w:p>
        </w:tc>
        <w:tc>
          <w:tcPr>
            <w:tcW w:w="176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D52B60" w:rsidRDefault="002F0288" w:rsidP="00E31518">
            <w:pPr>
              <w:spacing w:line="48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cicluna&lt;/Author&gt;&lt;Year&gt;2006&lt;/Year&gt;&lt;IDText&gt;DNA barcoding of blastocystis.&lt;/IDText&gt;&lt;DisplayText&gt;(Scicluna&lt;style face="italic"&gt; et al.&lt;/style&gt;, 2006)&lt;/DisplayText&gt;&lt;record&gt;&lt;dates&gt;&lt;pub-dates&gt;&lt;date&gt;Feb&lt;/date&gt;&lt;/pub-dates&gt;&lt;year&gt;2006&lt;/year&gt;&lt;/dates&gt;&lt;keywords&gt;&lt;keyword&gt;Animals&lt;/keyword&gt;&lt;keyword&gt;Blastocystis&lt;/keyword&gt;&lt;keyword&gt;Blastocystis Infections&lt;/keyword&gt;&lt;keyword&gt;DNA Primers&lt;/keyword&gt;&lt;keyword&gt;DNA, Protozoan&lt;/keyword&gt;&lt;keyword&gt;DNA, Ribosomal&lt;/keyword&gt;&lt;keyword&gt;Genes, rRNA&lt;/keyword&gt;&lt;keyword&gt;Humans&lt;/keyword&gt;&lt;keyword&gt;Molecular Sequence Data&lt;/keyword&gt;&lt;keyword&gt;Phylogeny&lt;/keyword&gt;&lt;keyword&gt;RNA, Ribosomal&lt;/keyword&gt;&lt;keyword&gt;Sequence Analysis, DNA&lt;/keyword&gt;&lt;keyword&gt;Species Specificity&lt;/keyword&gt;&lt;/keywords&gt;&lt;urls&gt;&lt;related-urls&gt;&lt;url&gt;http://www.ncbi.nlm.nih.gov/pubmed/16431158&lt;/url&gt;&lt;/related-urls&gt;&lt;/urls&gt;&lt;isbn&gt;1434-4610&lt;/isbn&gt;&lt;titles&gt;&lt;title&gt;DNA barcoding of blastocystis.&lt;/title&gt;&lt;secondary-title&gt;Protist&lt;/secondary-title&gt;&lt;/titles&gt;&lt;pages&gt;77-85&lt;/pages&gt;&lt;number&gt;1&lt;/number&gt;&lt;contributors&gt;&lt;authors&gt;&lt;author&gt;Scicluna, S. M.&lt;/author&gt;&lt;author&gt;Tawari, B.&lt;/author&gt;&lt;author&gt;Clark, C. G.&lt;/author&gt;&lt;/authors&gt;&lt;/contributors&gt;&lt;language&gt;eng&lt;/language&gt;&lt;added-date format="utc"&gt;1318224803&lt;/added-date&gt;&lt;ref-type name="Journal Article"&gt;17&lt;/ref-type&gt;&lt;auth-address&gt;Department of Infectious and Tropical Diseases, London School of Hygiene and Tropical Medicine, Keppel Street, London WC1E 7HT, UK.&lt;/auth-address&gt;&lt;rec-number&gt;335&lt;/rec-number&gt;&lt;last-updated-date format="utc"&gt;1318224803&lt;/last-updated-date&gt;&lt;accession-num&gt;16431158&lt;/accession-num&gt;&lt;electronic-resource-num&gt;S1434-4610(05)00110-0 [pii]&amp;#xD;&amp;#xA;10.1016/j.protis.2005.12.001&lt;/electronic-resource-num&gt;&lt;volume&gt;157&lt;/volume&gt;&lt;/record&gt;&lt;/Cite&gt;&lt;/EndNote&gt;</w:instrTex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(Scicluna</w:t>
            </w:r>
            <w:r w:rsidRPr="00D52B60">
              <w:rPr>
                <w:rFonts w:eastAsia="Times New Roman"/>
                <w:i/>
                <w:noProof/>
                <w:color w:val="000000"/>
                <w:sz w:val="20"/>
                <w:szCs w:val="20"/>
                <w:lang w:val="en-US"/>
              </w:rPr>
              <w:t xml:space="preserve"> et al.</w:t>
            </w:r>
            <w:r w:rsidRPr="00D52B60">
              <w:rPr>
                <w:rFonts w:eastAsia="Times New Roman"/>
                <w:noProof/>
                <w:color w:val="000000"/>
                <w:sz w:val="20"/>
                <w:szCs w:val="20"/>
                <w:lang w:val="en-US"/>
              </w:rPr>
              <w:t>, 2006)</w:t>
            </w:r>
            <w:r w:rsidRPr="00D52B60">
              <w:rPr>
                <w:rFonts w:eastAsia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</w:tbl>
    <w:p w:rsidR="002F0288" w:rsidRDefault="002F0288" w:rsidP="002F0288">
      <w:pPr>
        <w:spacing w:line="480" w:lineRule="auto"/>
        <w:contextualSpacing/>
      </w:pPr>
    </w:p>
    <w:tbl>
      <w:tblPr>
        <w:tblW w:w="10869" w:type="dxa"/>
        <w:tblInd w:w="93" w:type="dxa"/>
        <w:tblLook w:val="04A0" w:firstRow="1" w:lastRow="0" w:firstColumn="1" w:lastColumn="0" w:noHBand="0" w:noVBand="1"/>
      </w:tblPr>
      <w:tblGrid>
        <w:gridCol w:w="10869"/>
      </w:tblGrid>
      <w:tr w:rsidR="002F0288" w:rsidRPr="004730D4" w:rsidTr="00E31518">
        <w:trPr>
          <w:trHeight w:val="254"/>
        </w:trPr>
        <w:tc>
          <w:tcPr>
            <w:tcW w:w="108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4730D4" w:rsidRDefault="002F0288" w:rsidP="00E31518">
            <w:pPr>
              <w:spacing w:line="24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FA7440">
              <w:rPr>
                <w:rFonts w:eastAsia="Times New Roman"/>
                <w:color w:val="000000"/>
                <w:sz w:val="20"/>
                <w:szCs w:val="20"/>
                <w:lang w:val="en-US"/>
              </w:rPr>
              <w:t>*</w:t>
            </w:r>
            <w:r w:rsidRPr="004730D4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</w:t>
            </w:r>
            <w:r w:rsidRPr="00FA744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= </w:t>
            </w:r>
            <w:r w:rsidRPr="004730D4">
              <w:rPr>
                <w:rFonts w:eastAsia="Times New Roman"/>
                <w:color w:val="000000"/>
                <w:sz w:val="20"/>
                <w:szCs w:val="20"/>
                <w:lang w:val="en-US"/>
              </w:rPr>
              <w:t>Geogra</w:t>
            </w:r>
            <w:r>
              <w:rPr>
                <w:rFonts w:eastAsia="Times New Roman"/>
                <w:color w:val="000000"/>
                <w:sz w:val="20"/>
                <w:szCs w:val="20"/>
                <w:lang w:val="en-US"/>
              </w:rPr>
              <w:t>p</w:t>
            </w:r>
            <w:r w:rsidRPr="004730D4">
              <w:rPr>
                <w:rFonts w:eastAsia="Times New Roman"/>
                <w:color w:val="000000"/>
                <w:sz w:val="20"/>
                <w:szCs w:val="20"/>
                <w:lang w:val="en-US"/>
              </w:rPr>
              <w:t>hic ranges are identified as follows: 1=Africa, 2=South America, 3=Madagascar, 4=Asia</w:t>
            </w:r>
          </w:p>
        </w:tc>
      </w:tr>
      <w:tr w:rsidR="002F0288" w:rsidRPr="004730D4" w:rsidTr="00E31518">
        <w:trPr>
          <w:trHeight w:val="254"/>
        </w:trPr>
        <w:tc>
          <w:tcPr>
            <w:tcW w:w="108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4730D4" w:rsidRDefault="002F0288" w:rsidP="00E31518">
            <w:pPr>
              <w:spacing w:line="24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730D4">
              <w:rPr>
                <w:rFonts w:eastAsia="Times New Roman"/>
                <w:color w:val="000000"/>
                <w:sz w:val="20"/>
                <w:szCs w:val="20"/>
                <w:lang w:val="en-US"/>
              </w:rPr>
              <w:t>*</w:t>
            </w:r>
            <w:r w:rsidRPr="00FA7440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* = </w:t>
            </w:r>
            <w:r w:rsidRPr="004730D4">
              <w:rPr>
                <w:rFonts w:eastAsia="Times New Roman"/>
                <w:color w:val="000000"/>
                <w:sz w:val="20"/>
                <w:szCs w:val="20"/>
                <w:lang w:val="en-US"/>
              </w:rPr>
              <w:t>Native to West Africa but transplanted to some West Indian islands</w:t>
            </w:r>
          </w:p>
        </w:tc>
      </w:tr>
      <w:tr w:rsidR="002F0288" w:rsidRPr="004730D4" w:rsidTr="00E31518">
        <w:trPr>
          <w:trHeight w:val="254"/>
        </w:trPr>
        <w:tc>
          <w:tcPr>
            <w:tcW w:w="108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F0288" w:rsidRPr="004730D4" w:rsidRDefault="002F0288" w:rsidP="00E31518">
            <w:pPr>
              <w:spacing w:line="240" w:lineRule="auto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4730D4">
              <w:rPr>
                <w:rFonts w:eastAsia="Times New Roman"/>
                <w:color w:val="000000"/>
                <w:sz w:val="20"/>
                <w:szCs w:val="20"/>
                <w:lang w:val="en-US"/>
              </w:rPr>
              <w:t># = Found in Northeast Africa and the Arabian Peninsula</w:t>
            </w:r>
          </w:p>
        </w:tc>
      </w:tr>
    </w:tbl>
    <w:p w:rsidR="002F0288" w:rsidRDefault="002F0288" w:rsidP="002F0288">
      <w:pPr>
        <w:spacing w:line="480" w:lineRule="auto"/>
        <w:contextualSpacing/>
        <w:rPr>
          <w:lang w:val="en-US"/>
        </w:rPr>
      </w:pPr>
    </w:p>
    <w:p w:rsidR="002F0288" w:rsidRDefault="002F0288" w:rsidP="002F0288">
      <w:pPr>
        <w:spacing w:line="480" w:lineRule="auto"/>
        <w:contextualSpacing/>
        <w:rPr>
          <w:lang w:val="en-US"/>
        </w:rPr>
      </w:pPr>
      <w:r w:rsidRPr="00A2576C">
        <w:rPr>
          <w:u w:val="single"/>
          <w:lang w:val="en-US"/>
        </w:rPr>
        <w:t>References</w:t>
      </w:r>
      <w:r>
        <w:rPr>
          <w:lang w:val="en-US"/>
        </w:rPr>
        <w:t>:</w:t>
      </w:r>
    </w:p>
    <w:p w:rsidR="002F0288" w:rsidRDefault="002F0288" w:rsidP="002F0288">
      <w:pPr>
        <w:spacing w:line="240" w:lineRule="auto"/>
        <w:rPr>
          <w:noProof/>
        </w:rPr>
      </w:pPr>
      <w:r w:rsidRPr="007E01EF">
        <w:rPr>
          <w:noProof/>
        </w:rPr>
        <w:t xml:space="preserve">Abe, N. (2004). Molecular and phylogenetic analysis of </w:t>
      </w:r>
      <w:r w:rsidRPr="007E01EF">
        <w:rPr>
          <w:i/>
          <w:noProof/>
        </w:rPr>
        <w:t>Blastocystis</w:t>
      </w:r>
      <w:r w:rsidRPr="007E01EF">
        <w:rPr>
          <w:noProof/>
        </w:rPr>
        <w:t xml:space="preserve"> isolates from various hosts. </w:t>
      </w:r>
      <w:r w:rsidRPr="007E01EF">
        <w:rPr>
          <w:i/>
          <w:noProof/>
        </w:rPr>
        <w:t>Veterinary Parasitology</w:t>
      </w:r>
      <w:r w:rsidRPr="007E01EF">
        <w:rPr>
          <w:noProof/>
        </w:rPr>
        <w:t xml:space="preserve"> </w:t>
      </w:r>
      <w:r w:rsidRPr="007E01EF">
        <w:rPr>
          <w:b/>
          <w:noProof/>
        </w:rPr>
        <w:t>120,</w:t>
      </w:r>
      <w:r w:rsidRPr="007E01EF">
        <w:rPr>
          <w:noProof/>
        </w:rPr>
        <w:t xml:space="preserve"> 235-242.</w:t>
      </w:r>
    </w:p>
    <w:p w:rsidR="002F0288" w:rsidRPr="007E01EF" w:rsidRDefault="002F0288" w:rsidP="002F0288">
      <w:pPr>
        <w:spacing w:line="240" w:lineRule="auto"/>
        <w:rPr>
          <w:noProof/>
        </w:rPr>
      </w:pPr>
    </w:p>
    <w:p w:rsidR="002F0288" w:rsidRDefault="002F0288" w:rsidP="002F0288">
      <w:pPr>
        <w:spacing w:line="240" w:lineRule="auto"/>
        <w:rPr>
          <w:noProof/>
        </w:rPr>
      </w:pPr>
      <w:r w:rsidRPr="007E01EF">
        <w:rPr>
          <w:noProof/>
        </w:rPr>
        <w:t xml:space="preserve">Arisue, N., Hashimoto, T. and Yoshikawa, H. (2003). Sequence heterogeneity of the small subunit ribosomal RNA genes among </w:t>
      </w:r>
      <w:r w:rsidRPr="007E01EF">
        <w:rPr>
          <w:i/>
          <w:noProof/>
        </w:rPr>
        <w:t>Blastocystis</w:t>
      </w:r>
      <w:r w:rsidRPr="007E01EF">
        <w:rPr>
          <w:noProof/>
        </w:rPr>
        <w:t xml:space="preserve"> isolates. </w:t>
      </w:r>
      <w:r w:rsidRPr="007E01EF">
        <w:rPr>
          <w:i/>
          <w:noProof/>
        </w:rPr>
        <w:t xml:space="preserve">Parasitology </w:t>
      </w:r>
      <w:r w:rsidRPr="007E01EF">
        <w:rPr>
          <w:b/>
          <w:noProof/>
        </w:rPr>
        <w:t>126,</w:t>
      </w:r>
      <w:r w:rsidRPr="007E01EF">
        <w:rPr>
          <w:noProof/>
        </w:rPr>
        <w:t xml:space="preserve"> 1-9.</w:t>
      </w:r>
    </w:p>
    <w:p w:rsidR="002F0288" w:rsidRPr="007E01EF" w:rsidRDefault="002F0288" w:rsidP="002F0288">
      <w:pPr>
        <w:spacing w:line="240" w:lineRule="auto"/>
        <w:rPr>
          <w:noProof/>
        </w:rPr>
      </w:pPr>
    </w:p>
    <w:p w:rsidR="002F0288" w:rsidRPr="00506BC5" w:rsidRDefault="002F0288" w:rsidP="002F0288">
      <w:pPr>
        <w:spacing w:line="240" w:lineRule="auto"/>
        <w:rPr>
          <w:noProof/>
        </w:rPr>
      </w:pPr>
      <w:r w:rsidRPr="00506BC5">
        <w:rPr>
          <w:noProof/>
        </w:rPr>
        <w:t xml:space="preserve">Petrášová, J., Uzlíková, M., Kostka, M., Petrželková, K. J., Huffman, M. A. and Modrý, D. (2011). Diversity and host specificity of </w:t>
      </w:r>
      <w:r w:rsidRPr="00155EC6">
        <w:rPr>
          <w:i/>
          <w:noProof/>
        </w:rPr>
        <w:t>Blastocystis</w:t>
      </w:r>
      <w:r w:rsidRPr="00506BC5">
        <w:rPr>
          <w:noProof/>
        </w:rPr>
        <w:t xml:space="preserve"> in syntopic primates on Rubondo Island, Tanzania. </w:t>
      </w:r>
      <w:r w:rsidRPr="00155EC6">
        <w:rPr>
          <w:i/>
          <w:noProof/>
        </w:rPr>
        <w:t>Int</w:t>
      </w:r>
      <w:r>
        <w:rPr>
          <w:i/>
          <w:noProof/>
        </w:rPr>
        <w:t>ernational</w:t>
      </w:r>
      <w:r w:rsidRPr="00155EC6">
        <w:rPr>
          <w:i/>
          <w:noProof/>
        </w:rPr>
        <w:t xml:space="preserve"> </w:t>
      </w:r>
      <w:r w:rsidRPr="00506BC5">
        <w:rPr>
          <w:i/>
          <w:noProof/>
        </w:rPr>
        <w:t>J</w:t>
      </w:r>
      <w:r>
        <w:rPr>
          <w:i/>
          <w:noProof/>
        </w:rPr>
        <w:t>ournal for</w:t>
      </w:r>
      <w:r w:rsidRPr="00506BC5">
        <w:rPr>
          <w:i/>
          <w:noProof/>
        </w:rPr>
        <w:t xml:space="preserve"> Parasitol</w:t>
      </w:r>
      <w:r>
        <w:rPr>
          <w:i/>
          <w:noProof/>
        </w:rPr>
        <w:t xml:space="preserve">ogy </w:t>
      </w:r>
      <w:r w:rsidRPr="00155EC6">
        <w:rPr>
          <w:b/>
          <w:noProof/>
        </w:rPr>
        <w:t>41,</w:t>
      </w:r>
      <w:r w:rsidRPr="00506BC5">
        <w:rPr>
          <w:noProof/>
        </w:rPr>
        <w:t xml:space="preserve"> 1113-1120. </w:t>
      </w:r>
    </w:p>
    <w:p w:rsidR="002F0288" w:rsidRDefault="002F0288" w:rsidP="002F0288">
      <w:pPr>
        <w:spacing w:line="240" w:lineRule="auto"/>
        <w:rPr>
          <w:noProof/>
        </w:rPr>
      </w:pPr>
    </w:p>
    <w:p w:rsidR="002F0288" w:rsidRDefault="002F0288" w:rsidP="002F0288">
      <w:pPr>
        <w:spacing w:line="240" w:lineRule="auto"/>
        <w:rPr>
          <w:noProof/>
        </w:rPr>
      </w:pPr>
      <w:r w:rsidRPr="007E01EF">
        <w:rPr>
          <w:noProof/>
        </w:rPr>
        <w:t xml:space="preserve">Rivera, W. L. (2008). Phylogenetic analysis of </w:t>
      </w:r>
      <w:r w:rsidRPr="007E01EF">
        <w:rPr>
          <w:i/>
          <w:noProof/>
        </w:rPr>
        <w:t>Blastocystis</w:t>
      </w:r>
      <w:r w:rsidRPr="007E01EF">
        <w:rPr>
          <w:noProof/>
        </w:rPr>
        <w:t xml:space="preserve"> isolates from animal and human hosts in the Philippines. </w:t>
      </w:r>
      <w:r w:rsidRPr="007E01EF">
        <w:rPr>
          <w:i/>
          <w:noProof/>
        </w:rPr>
        <w:t xml:space="preserve">Vetrinary Parasitology </w:t>
      </w:r>
      <w:r w:rsidRPr="007E01EF">
        <w:rPr>
          <w:b/>
          <w:noProof/>
        </w:rPr>
        <w:t>156,</w:t>
      </w:r>
      <w:r w:rsidRPr="007E01EF">
        <w:rPr>
          <w:noProof/>
        </w:rPr>
        <w:t xml:space="preserve"> 178-182. </w:t>
      </w:r>
    </w:p>
    <w:p w:rsidR="002F0288" w:rsidRPr="007E01EF" w:rsidRDefault="002F0288" w:rsidP="002F0288">
      <w:pPr>
        <w:spacing w:line="240" w:lineRule="auto"/>
        <w:rPr>
          <w:noProof/>
        </w:rPr>
      </w:pPr>
    </w:p>
    <w:p w:rsidR="002F0288" w:rsidRPr="007E01EF" w:rsidRDefault="002F0288" w:rsidP="002F0288">
      <w:pPr>
        <w:spacing w:line="240" w:lineRule="auto"/>
        <w:rPr>
          <w:noProof/>
        </w:rPr>
      </w:pPr>
      <w:hyperlink r:id="rId6" w:history="1">
        <w:proofErr w:type="spellStart"/>
        <w:r w:rsidRPr="007E01EF">
          <w:rPr>
            <w:rStyle w:val="Hyperlink"/>
            <w:color w:val="auto"/>
            <w:u w:val="none"/>
          </w:rPr>
          <w:t>Santín</w:t>
        </w:r>
        <w:proofErr w:type="spellEnd"/>
        <w:r w:rsidRPr="007E01EF">
          <w:rPr>
            <w:rStyle w:val="Hyperlink"/>
            <w:color w:val="auto"/>
            <w:u w:val="none"/>
          </w:rPr>
          <w:t>, M</w:t>
        </w:r>
      </w:hyperlink>
      <w:r w:rsidRPr="007E01EF">
        <w:t xml:space="preserve">., </w:t>
      </w:r>
      <w:hyperlink r:id="rId7" w:history="1">
        <w:r w:rsidRPr="007E01EF">
          <w:rPr>
            <w:rStyle w:val="Hyperlink"/>
            <w:color w:val="auto"/>
            <w:u w:val="none"/>
          </w:rPr>
          <w:t>Gómez-Muñoz, M.T</w:t>
        </w:r>
      </w:hyperlink>
      <w:r w:rsidRPr="007E01EF">
        <w:t xml:space="preserve">., </w:t>
      </w:r>
      <w:hyperlink r:id="rId8" w:history="1">
        <w:proofErr w:type="spellStart"/>
        <w:r w:rsidRPr="007E01EF">
          <w:rPr>
            <w:rStyle w:val="Hyperlink"/>
            <w:color w:val="auto"/>
            <w:u w:val="none"/>
          </w:rPr>
          <w:t>Solano</w:t>
        </w:r>
        <w:proofErr w:type="spellEnd"/>
        <w:r w:rsidRPr="007E01EF">
          <w:rPr>
            <w:rStyle w:val="Hyperlink"/>
            <w:color w:val="auto"/>
            <w:u w:val="none"/>
          </w:rPr>
          <w:t>-Aguilar, G</w:t>
        </w:r>
      </w:hyperlink>
      <w:r w:rsidRPr="007E01EF">
        <w:t xml:space="preserve">. and </w:t>
      </w:r>
      <w:hyperlink r:id="rId9" w:history="1">
        <w:proofErr w:type="spellStart"/>
        <w:r w:rsidRPr="007E01EF">
          <w:rPr>
            <w:rStyle w:val="Hyperlink"/>
            <w:color w:val="auto"/>
            <w:u w:val="none"/>
          </w:rPr>
          <w:t>Fayer</w:t>
        </w:r>
        <w:proofErr w:type="spellEnd"/>
        <w:r w:rsidRPr="007E01EF">
          <w:rPr>
            <w:rStyle w:val="Hyperlink"/>
            <w:color w:val="auto"/>
            <w:u w:val="none"/>
          </w:rPr>
          <w:t>, R</w:t>
        </w:r>
      </w:hyperlink>
      <w:r w:rsidRPr="007E01EF">
        <w:t xml:space="preserve">. (2011). Development of a new PCR protocol to detect and subtype Blastocystis spp. from humans and animals. </w:t>
      </w:r>
      <w:r w:rsidRPr="007E01EF">
        <w:rPr>
          <w:i/>
        </w:rPr>
        <w:t>Parasitology Research</w:t>
      </w:r>
      <w:r w:rsidRPr="007E01EF">
        <w:t xml:space="preserve"> </w:t>
      </w:r>
      <w:r w:rsidRPr="007E01EF">
        <w:rPr>
          <w:b/>
        </w:rPr>
        <w:t>109,</w:t>
      </w:r>
      <w:r w:rsidRPr="007E01EF">
        <w:t xml:space="preserve"> 205-212.</w:t>
      </w:r>
    </w:p>
    <w:p w:rsidR="002F0288" w:rsidRPr="007E01EF" w:rsidRDefault="002F0288" w:rsidP="002F0288">
      <w:pPr>
        <w:rPr>
          <w:noProof/>
        </w:rPr>
      </w:pPr>
    </w:p>
    <w:p w:rsidR="002F0288" w:rsidRPr="007E01EF" w:rsidRDefault="002F0288" w:rsidP="002F0288">
      <w:r w:rsidRPr="007E01EF">
        <w:rPr>
          <w:noProof/>
        </w:rPr>
        <w:t xml:space="preserve">Scicluna, S. M., Tawari, B. and Clark, C. G. (2006). DNA barcoding of </w:t>
      </w:r>
      <w:r w:rsidRPr="007E01EF">
        <w:rPr>
          <w:i/>
          <w:noProof/>
        </w:rPr>
        <w:t>Blastocystis</w:t>
      </w:r>
      <w:r w:rsidRPr="007E01EF">
        <w:rPr>
          <w:noProof/>
        </w:rPr>
        <w:t xml:space="preserve">. </w:t>
      </w:r>
      <w:r w:rsidRPr="007E01EF">
        <w:rPr>
          <w:i/>
          <w:noProof/>
        </w:rPr>
        <w:t xml:space="preserve">Protist </w:t>
      </w:r>
      <w:r w:rsidRPr="007E01EF">
        <w:rPr>
          <w:b/>
          <w:noProof/>
        </w:rPr>
        <w:t>157,</w:t>
      </w:r>
      <w:r w:rsidRPr="007E01EF">
        <w:rPr>
          <w:noProof/>
        </w:rPr>
        <w:t xml:space="preserve"> 77-85.</w:t>
      </w:r>
    </w:p>
    <w:p w:rsidR="002F0288" w:rsidRDefault="002F0288" w:rsidP="002F0288">
      <w:pPr>
        <w:spacing w:line="240" w:lineRule="auto"/>
      </w:pPr>
    </w:p>
    <w:p w:rsidR="00EE1347" w:rsidRDefault="002F0288" w:rsidP="002F0288">
      <w:pPr>
        <w:spacing w:line="240" w:lineRule="auto"/>
        <w:rPr>
          <w:noProof/>
        </w:rPr>
      </w:pPr>
      <w:r w:rsidRPr="00506BC5">
        <w:rPr>
          <w:noProof/>
        </w:rPr>
        <w:t xml:space="preserve">Stensvold, C. R., Alfellani, M. A., Nørskov-Lauritsen, S., Prip, K., Victory, E. L., Maddox, C., Nielsen, H. V. and Clark, C. G. (2009). Subtype distribution of </w:t>
      </w:r>
      <w:r w:rsidRPr="004F4D76">
        <w:rPr>
          <w:i/>
          <w:noProof/>
        </w:rPr>
        <w:t>Blastocystis</w:t>
      </w:r>
      <w:r w:rsidRPr="00506BC5">
        <w:rPr>
          <w:noProof/>
        </w:rPr>
        <w:t xml:space="preserve"> isolates from synanthropic and zoo animals and identification of a new subtype. </w:t>
      </w:r>
      <w:r w:rsidRPr="005F56D6">
        <w:rPr>
          <w:i/>
          <w:noProof/>
        </w:rPr>
        <w:t>International Journal for Pa</w:t>
      </w:r>
      <w:r>
        <w:rPr>
          <w:i/>
          <w:noProof/>
        </w:rPr>
        <w:t xml:space="preserve">rasitology </w:t>
      </w:r>
      <w:r w:rsidRPr="005F56D6">
        <w:rPr>
          <w:b/>
          <w:noProof/>
        </w:rPr>
        <w:t>39,</w:t>
      </w:r>
      <w:r w:rsidRPr="00506BC5">
        <w:rPr>
          <w:noProof/>
        </w:rPr>
        <w:t xml:space="preserve"> 473-479. </w:t>
      </w:r>
      <w:bookmarkStart w:id="0" w:name="_GoBack"/>
      <w:bookmarkEnd w:id="0"/>
    </w:p>
    <w:sectPr w:rsidR="00EE1347" w:rsidSect="002F0288">
      <w:pgSz w:w="16838" w:h="11906" w:orient="landscape" w:code="9"/>
      <w:pgMar w:top="720" w:right="720" w:bottom="720" w:left="720" w:header="709" w:footer="709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C77CF8"/>
    <w:multiLevelType w:val="hybridMultilevel"/>
    <w:tmpl w:val="C3DE97A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60A0CA6"/>
    <w:multiLevelType w:val="hybridMultilevel"/>
    <w:tmpl w:val="CFCECA8C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F0288"/>
    <w:rsid w:val="002F0288"/>
    <w:rsid w:val="00A74227"/>
    <w:rsid w:val="00E92168"/>
    <w:rsid w:val="00EE13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F0288"/>
    <w:pPr>
      <w:spacing w:after="0"/>
    </w:pPr>
    <w:rPr>
      <w:rFonts w:ascii="Times New Roman" w:eastAsia="Calibri" w:hAnsi="Times New Roman" w:cs="Times New Roman"/>
      <w:sz w:val="24"/>
      <w:szCs w:val="24"/>
      <w:lang w:val="en-GB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styleId="Hyperlink">
    <w:name w:val="Hyperlink"/>
    <w:basedOn w:val="Standardskrifttypeiafsnit"/>
    <w:uiPriority w:val="99"/>
    <w:rsid w:val="002F0288"/>
    <w:rPr>
      <w:rFonts w:cs="Times New Roman"/>
      <w:color w:val="0000FF"/>
      <w:u w:val="single"/>
    </w:rPr>
  </w:style>
  <w:style w:type="character" w:styleId="Kommentarhenvisning">
    <w:name w:val="annotation reference"/>
    <w:basedOn w:val="Standardskrifttypeiafsnit"/>
    <w:uiPriority w:val="99"/>
    <w:semiHidden/>
    <w:rsid w:val="002F0288"/>
    <w:rPr>
      <w:rFonts w:cs="Times New Roman"/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semiHidden/>
    <w:rsid w:val="002F0288"/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semiHidden/>
    <w:rsid w:val="002F0288"/>
    <w:rPr>
      <w:rFonts w:ascii="Times New Roman" w:eastAsia="Calibri" w:hAnsi="Times New Roman" w:cs="Times New Roman"/>
      <w:sz w:val="20"/>
      <w:szCs w:val="20"/>
      <w:lang w:val="en-GB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2F028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2F0288"/>
    <w:rPr>
      <w:rFonts w:ascii="Tahoma" w:eastAsia="Calibri" w:hAnsi="Tahoma" w:cs="Tahoma"/>
      <w:sz w:val="16"/>
      <w:szCs w:val="16"/>
      <w:lang w:val="en-GB"/>
    </w:rPr>
  </w:style>
  <w:style w:type="character" w:styleId="Linjenummer">
    <w:name w:val="line number"/>
    <w:basedOn w:val="Standardskrifttypeiafsnit"/>
    <w:uiPriority w:val="99"/>
    <w:semiHidden/>
    <w:unhideWhenUsed/>
    <w:rsid w:val="002F0288"/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2F0288"/>
    <w:pPr>
      <w:spacing w:line="240" w:lineRule="auto"/>
    </w:pPr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2F0288"/>
    <w:rPr>
      <w:rFonts w:ascii="Times New Roman" w:eastAsia="Calibri" w:hAnsi="Times New Roman" w:cs="Times New Roman"/>
      <w:b/>
      <w:bCs/>
      <w:sz w:val="20"/>
      <w:szCs w:val="20"/>
      <w:lang w:val="en-GB"/>
    </w:rPr>
  </w:style>
  <w:style w:type="paragraph" w:styleId="Sidehoved">
    <w:name w:val="header"/>
    <w:basedOn w:val="Normal"/>
    <w:link w:val="SidehovedTegn"/>
    <w:uiPriority w:val="99"/>
    <w:unhideWhenUsed/>
    <w:rsid w:val="002F0288"/>
    <w:pPr>
      <w:tabs>
        <w:tab w:val="center" w:pos="4986"/>
        <w:tab w:val="right" w:pos="9972"/>
      </w:tabs>
      <w:spacing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2F0288"/>
    <w:rPr>
      <w:rFonts w:ascii="Times New Roman" w:eastAsia="Calibri" w:hAnsi="Times New Roman" w:cs="Times New Roman"/>
      <w:sz w:val="24"/>
      <w:szCs w:val="24"/>
      <w:lang w:val="en-GB"/>
    </w:rPr>
  </w:style>
  <w:style w:type="paragraph" w:styleId="Sidefod">
    <w:name w:val="footer"/>
    <w:basedOn w:val="Normal"/>
    <w:link w:val="SidefodTegn"/>
    <w:uiPriority w:val="99"/>
    <w:unhideWhenUsed/>
    <w:rsid w:val="002F0288"/>
    <w:pPr>
      <w:tabs>
        <w:tab w:val="center" w:pos="4986"/>
        <w:tab w:val="right" w:pos="9972"/>
      </w:tabs>
      <w:spacing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2F0288"/>
    <w:rPr>
      <w:rFonts w:ascii="Times New Roman" w:eastAsia="Calibri" w:hAnsi="Times New Roman" w:cs="Times New Roman"/>
      <w:sz w:val="24"/>
      <w:szCs w:val="24"/>
      <w:lang w:val="en-GB"/>
    </w:rPr>
  </w:style>
  <w:style w:type="paragraph" w:styleId="Listeafsnit">
    <w:name w:val="List Paragraph"/>
    <w:basedOn w:val="Normal"/>
    <w:uiPriority w:val="34"/>
    <w:qFormat/>
    <w:rsid w:val="002F0288"/>
    <w:pPr>
      <w:ind w:left="720"/>
      <w:contextualSpacing/>
    </w:pPr>
  </w:style>
  <w:style w:type="character" w:customStyle="1" w:styleId="st">
    <w:name w:val="st"/>
    <w:basedOn w:val="Standardskrifttypeiafsnit"/>
    <w:rsid w:val="002F0288"/>
  </w:style>
  <w:style w:type="character" w:styleId="Fremhv">
    <w:name w:val="Emphasis"/>
    <w:basedOn w:val="Standardskrifttypeiafsnit"/>
    <w:uiPriority w:val="20"/>
    <w:qFormat/>
    <w:rsid w:val="002F0288"/>
    <w:rPr>
      <w:i/>
      <w:iCs/>
    </w:rPr>
  </w:style>
  <w:style w:type="table" w:styleId="Tabel-Gitter">
    <w:name w:val="Table Grid"/>
    <w:basedOn w:val="Tabel-Normal"/>
    <w:uiPriority w:val="59"/>
    <w:rsid w:val="002F0288"/>
    <w:pPr>
      <w:spacing w:after="0" w:line="240" w:lineRule="auto"/>
    </w:pPr>
    <w:rPr>
      <w:lang w:val="da-DK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F0288"/>
    <w:pPr>
      <w:spacing w:after="0"/>
    </w:pPr>
    <w:rPr>
      <w:rFonts w:ascii="Times New Roman" w:eastAsia="Calibri" w:hAnsi="Times New Roman" w:cs="Times New Roman"/>
      <w:sz w:val="24"/>
      <w:szCs w:val="24"/>
      <w:lang w:val="en-GB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styleId="Hyperlink">
    <w:name w:val="Hyperlink"/>
    <w:basedOn w:val="Standardskrifttypeiafsnit"/>
    <w:uiPriority w:val="99"/>
    <w:rsid w:val="002F0288"/>
    <w:rPr>
      <w:rFonts w:cs="Times New Roman"/>
      <w:color w:val="0000FF"/>
      <w:u w:val="single"/>
    </w:rPr>
  </w:style>
  <w:style w:type="character" w:styleId="Kommentarhenvisning">
    <w:name w:val="annotation reference"/>
    <w:basedOn w:val="Standardskrifttypeiafsnit"/>
    <w:uiPriority w:val="99"/>
    <w:semiHidden/>
    <w:rsid w:val="002F0288"/>
    <w:rPr>
      <w:rFonts w:cs="Times New Roman"/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semiHidden/>
    <w:rsid w:val="002F0288"/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semiHidden/>
    <w:rsid w:val="002F0288"/>
    <w:rPr>
      <w:rFonts w:ascii="Times New Roman" w:eastAsia="Calibri" w:hAnsi="Times New Roman" w:cs="Times New Roman"/>
      <w:sz w:val="20"/>
      <w:szCs w:val="20"/>
      <w:lang w:val="en-GB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2F028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2F0288"/>
    <w:rPr>
      <w:rFonts w:ascii="Tahoma" w:eastAsia="Calibri" w:hAnsi="Tahoma" w:cs="Tahoma"/>
      <w:sz w:val="16"/>
      <w:szCs w:val="16"/>
      <w:lang w:val="en-GB"/>
    </w:rPr>
  </w:style>
  <w:style w:type="character" w:styleId="Linjenummer">
    <w:name w:val="line number"/>
    <w:basedOn w:val="Standardskrifttypeiafsnit"/>
    <w:uiPriority w:val="99"/>
    <w:semiHidden/>
    <w:unhideWhenUsed/>
    <w:rsid w:val="002F0288"/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2F0288"/>
    <w:pPr>
      <w:spacing w:line="240" w:lineRule="auto"/>
    </w:pPr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2F0288"/>
    <w:rPr>
      <w:rFonts w:ascii="Times New Roman" w:eastAsia="Calibri" w:hAnsi="Times New Roman" w:cs="Times New Roman"/>
      <w:b/>
      <w:bCs/>
      <w:sz w:val="20"/>
      <w:szCs w:val="20"/>
      <w:lang w:val="en-GB"/>
    </w:rPr>
  </w:style>
  <w:style w:type="paragraph" w:styleId="Sidehoved">
    <w:name w:val="header"/>
    <w:basedOn w:val="Normal"/>
    <w:link w:val="SidehovedTegn"/>
    <w:uiPriority w:val="99"/>
    <w:unhideWhenUsed/>
    <w:rsid w:val="002F0288"/>
    <w:pPr>
      <w:tabs>
        <w:tab w:val="center" w:pos="4986"/>
        <w:tab w:val="right" w:pos="9972"/>
      </w:tabs>
      <w:spacing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2F0288"/>
    <w:rPr>
      <w:rFonts w:ascii="Times New Roman" w:eastAsia="Calibri" w:hAnsi="Times New Roman" w:cs="Times New Roman"/>
      <w:sz w:val="24"/>
      <w:szCs w:val="24"/>
      <w:lang w:val="en-GB"/>
    </w:rPr>
  </w:style>
  <w:style w:type="paragraph" w:styleId="Sidefod">
    <w:name w:val="footer"/>
    <w:basedOn w:val="Normal"/>
    <w:link w:val="SidefodTegn"/>
    <w:uiPriority w:val="99"/>
    <w:unhideWhenUsed/>
    <w:rsid w:val="002F0288"/>
    <w:pPr>
      <w:tabs>
        <w:tab w:val="center" w:pos="4986"/>
        <w:tab w:val="right" w:pos="9972"/>
      </w:tabs>
      <w:spacing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2F0288"/>
    <w:rPr>
      <w:rFonts w:ascii="Times New Roman" w:eastAsia="Calibri" w:hAnsi="Times New Roman" w:cs="Times New Roman"/>
      <w:sz w:val="24"/>
      <w:szCs w:val="24"/>
      <w:lang w:val="en-GB"/>
    </w:rPr>
  </w:style>
  <w:style w:type="paragraph" w:styleId="Listeafsnit">
    <w:name w:val="List Paragraph"/>
    <w:basedOn w:val="Normal"/>
    <w:uiPriority w:val="34"/>
    <w:qFormat/>
    <w:rsid w:val="002F0288"/>
    <w:pPr>
      <w:ind w:left="720"/>
      <w:contextualSpacing/>
    </w:pPr>
  </w:style>
  <w:style w:type="character" w:customStyle="1" w:styleId="st">
    <w:name w:val="st"/>
    <w:basedOn w:val="Standardskrifttypeiafsnit"/>
    <w:rsid w:val="002F0288"/>
  </w:style>
  <w:style w:type="character" w:styleId="Fremhv">
    <w:name w:val="Emphasis"/>
    <w:basedOn w:val="Standardskrifttypeiafsnit"/>
    <w:uiPriority w:val="20"/>
    <w:qFormat/>
    <w:rsid w:val="002F0288"/>
    <w:rPr>
      <w:i/>
      <w:iCs/>
    </w:rPr>
  </w:style>
  <w:style w:type="table" w:styleId="Tabel-Gitter">
    <w:name w:val="Table Grid"/>
    <w:basedOn w:val="Tabel-Normal"/>
    <w:uiPriority w:val="59"/>
    <w:rsid w:val="002F0288"/>
    <w:pPr>
      <w:spacing w:after="0" w:line="240" w:lineRule="auto"/>
    </w:pPr>
    <w:rPr>
      <w:lang w:val="da-DK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ncbi.nlm.nih.gov/pubmed?term=Solano-Aguilar%20G%5BAuthor%5D&amp;cauthor=true&amp;cauthor_uid=21210149" TargetMode="External"/><Relationship Id="rId3" Type="http://schemas.microsoft.com/office/2007/relationships/stylesWithEffects" Target="stylesWithEffects.xml"/><Relationship Id="rId7" Type="http://schemas.openxmlformats.org/officeDocument/2006/relationships/hyperlink" Target="http://www.ncbi.nlm.nih.gov/pubmed?term=G%C3%B3mez-Mu%C3%B1oz%20MT%5BAuthor%5D&amp;cauthor=true&amp;cauthor_uid=21210149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ncbi.nlm.nih.gov/pubmed?term=Sant%C3%ADn%20M%5BAuthor%5D&amp;cauthor=true&amp;cauthor_uid=21210149" TargetMode="Externa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www.ncbi.nlm.nih.gov/pubmed?term=Fayer%20R%5BAuthor%5D&amp;cauthor=true&amp;cauthor_uid=21210149" TargetMode="External"/></Relationships>
</file>

<file path=word/theme/theme1.xml><?xml version="1.0" encoding="utf-8"?>
<a:theme xmlns:a="http://schemas.openxmlformats.org/drawingml/2006/main" name="Kontortema">
  <a:themeElements>
    <a:clrScheme name="Kont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ont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8</Pages>
  <Words>13173</Words>
  <Characters>75090</Characters>
  <Application>Microsoft Office Word</Application>
  <DocSecurity>0</DocSecurity>
  <Lines>625</Lines>
  <Paragraphs>17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Statens Serum Institut</Company>
  <LinksUpToDate>false</LinksUpToDate>
  <CharactersWithSpaces>880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ne Stensvold</dc:creator>
  <cp:keywords/>
  <dc:description/>
  <cp:lastModifiedBy>Rune Stensvold</cp:lastModifiedBy>
  <cp:revision>1</cp:revision>
  <dcterms:created xsi:type="dcterms:W3CDTF">2012-12-06T09:27:00Z</dcterms:created>
  <dcterms:modified xsi:type="dcterms:W3CDTF">2012-12-06T09:29:00Z</dcterms:modified>
</cp:coreProperties>
</file>